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8C2E5C7" w:rsidR="00F04757" w:rsidRPr="00005E6E" w:rsidRDefault="00F04757" w:rsidP="000F3486">
      <w:pPr>
        <w:pStyle w:val="Title"/>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FootnoteReference"/>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Heading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FootnoteReference"/>
        </w:rPr>
        <w:footnoteReference w:id="3"/>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Heading1"/>
      </w:pPr>
      <w:r w:rsidRPr="00005E6E">
        <w:t>Highlights</w:t>
      </w:r>
    </w:p>
    <w:p w14:paraId="59304985" w14:textId="7617EA6A" w:rsidR="002353B1" w:rsidRPr="00005E6E" w:rsidRDefault="002353B1" w:rsidP="002353B1">
      <w:pPr>
        <w:pStyle w:val="ListParagraph"/>
        <w:numPr>
          <w:ilvl w:val="0"/>
          <w:numId w:val="21"/>
        </w:numPr>
        <w:rPr>
          <w:ins w:id="2" w:author="Won Do Lee" w:date="2023-01-19T09:01:00Z"/>
        </w:rPr>
      </w:pPr>
      <w:ins w:id="3" w:author="Won Do Lee" w:date="2023-01-19T09:01:00Z">
        <w:r w:rsidRPr="00005E6E">
          <w:t xml:space="preserve">People's mobility changed substantially in response to COVID-19 </w:t>
        </w:r>
        <w:proofErr w:type="gramStart"/>
        <w:r w:rsidRPr="00005E6E">
          <w:t>pandemic</w:t>
        </w:r>
        <w:proofErr w:type="gramEnd"/>
      </w:ins>
    </w:p>
    <w:p w14:paraId="2C815CBE" w14:textId="0A4480CB" w:rsidR="002353B1" w:rsidRPr="00005E6E" w:rsidRDefault="002353B1" w:rsidP="002353B1">
      <w:pPr>
        <w:pStyle w:val="ListParagraph"/>
        <w:numPr>
          <w:ilvl w:val="0"/>
          <w:numId w:val="21"/>
        </w:numPr>
        <w:rPr>
          <w:ins w:id="4" w:author="Won Do Lee" w:date="2023-01-19T09:01:00Z"/>
        </w:rPr>
      </w:pPr>
      <w:ins w:id="5" w:author="Won Do Lee" w:date="2023-01-19T09:01:00Z">
        <w:r w:rsidRPr="00005E6E">
          <w:t xml:space="preserve">V-shaped trend in mobility shows sharp decline but gradual return over </w:t>
        </w:r>
        <w:proofErr w:type="gramStart"/>
        <w:r w:rsidRPr="00005E6E">
          <w:t>time</w:t>
        </w:r>
        <w:proofErr w:type="gramEnd"/>
      </w:ins>
    </w:p>
    <w:p w14:paraId="79CFAE4D" w14:textId="67D396DE" w:rsidR="002353B1" w:rsidRPr="00005E6E" w:rsidRDefault="002353B1" w:rsidP="002353B1">
      <w:pPr>
        <w:pStyle w:val="ListParagraph"/>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ListParagraph"/>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ListParagraph"/>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ListParagraph"/>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ListParagraph"/>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Heading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CommentReference"/>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CommentReference"/>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Heading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 xml:space="preserve">(Beck &amp; </w:t>
      </w:r>
      <w:proofErr w:type="spellStart"/>
      <w:r w:rsidR="00376C66" w:rsidRPr="00005E6E">
        <w:t>Hensher</w:t>
      </w:r>
      <w:proofErr w:type="spellEnd"/>
      <w:r w:rsidR="00376C66" w:rsidRPr="00005E6E">
        <w:t>,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 xml:space="preserve">(Barbieri et al., 2021; de </w:t>
      </w:r>
      <w:proofErr w:type="spellStart"/>
      <w:r w:rsidR="00416983" w:rsidRPr="00005E6E">
        <w:t>Séjournet</w:t>
      </w:r>
      <w:proofErr w:type="spellEnd"/>
      <w:r w:rsidR="00416983" w:rsidRPr="00005E6E">
        <w:t xml:space="preserve">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CommentReference"/>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proofErr w:type="spellStart"/>
      <w:r w:rsidR="009D1131" w:rsidRPr="00005E6E">
        <w:t>Cartenì</w:t>
      </w:r>
      <w:proofErr w:type="spellEnd"/>
      <w:r w:rsidR="009D1131" w:rsidRPr="00005E6E">
        <w:t xml:space="preserve">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working from home or homeschooling</w:t>
        </w:r>
      </w:ins>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ListParagraph"/>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ListParagraph"/>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ListParagraph"/>
        <w:numPr>
          <w:ilvl w:val="0"/>
          <w:numId w:val="50"/>
        </w:numPr>
        <w:rPr>
          <w:ins w:id="295" w:author="Won Do Lee" w:date="2023-01-15T23:10:00Z"/>
        </w:rPr>
      </w:pPr>
    </w:p>
    <w:p w14:paraId="45147D13" w14:textId="4F4D4962" w:rsidR="0030248F" w:rsidRPr="00005E6E" w:rsidDel="008D18A3" w:rsidRDefault="00442A4C" w:rsidP="000F3486">
      <w:pPr>
        <w:pStyle w:val="ListParagraph"/>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w:t>
        </w:r>
        <w:r w:rsidR="00C1521F" w:rsidRPr="00005E6E">
          <w:lastRenderedPageBreak/>
          <w:t>lockdown</w:t>
        </w:r>
      </w:ins>
      <w:r w:rsidR="00EC7209" w:rsidRPr="00005E6E">
        <w:t>?</w:t>
      </w:r>
      <w:commentRangeEnd w:id="275"/>
      <w:r w:rsidR="0054616D" w:rsidRPr="00005E6E">
        <w:rPr>
          <w:rStyle w:val="CommentReference"/>
        </w:rPr>
        <w:commentReference w:id="275"/>
      </w:r>
    </w:p>
    <w:p w14:paraId="0A223DDD" w14:textId="77777777" w:rsidR="008D18A3" w:rsidRPr="00005E6E" w:rsidRDefault="008D18A3" w:rsidP="00B97F5A">
      <w:pPr>
        <w:pStyle w:val="ListParagraph"/>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Heading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proofErr w:type="gramStart"/>
      <w:r w:rsidR="00803625" w:rsidRPr="00005E6E">
        <w:t>ways</w:t>
      </w:r>
      <w:r w:rsidR="008E0F5A" w:rsidRPr="00005E6E">
        <w:t>;</w:t>
      </w:r>
      <w:proofErr w:type="gramEnd"/>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CommentReference"/>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Beria &amp; Lunkar, 2021; Schlosser et al., 2020; Xiong, Hu, Yang, Luo, et 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 xml:space="preserve">pandemic </w:t>
      </w:r>
      <w:proofErr w:type="gramStart"/>
      <w:r w:rsidR="002E1E2A" w:rsidRPr="00005E6E">
        <w:t>stages</w:t>
      </w:r>
      <w:r w:rsidR="00BE6299" w:rsidRPr="00005E6E">
        <w:t xml:space="preserve">, </w:t>
      </w:r>
      <w:r w:rsidR="002E1E2A" w:rsidRPr="00005E6E">
        <w:t>and</w:t>
      </w:r>
      <w:proofErr w:type="gramEnd"/>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lastRenderedPageBreak/>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 xml:space="preserve">are </w:t>
      </w:r>
      <w:proofErr w:type="gramStart"/>
      <w:r w:rsidR="00352D43" w:rsidRPr="00005E6E">
        <w:t>time-varying</w:t>
      </w:r>
      <w:proofErr w:type="gramEnd"/>
      <w:r w:rsidR="00352D43" w:rsidRPr="00005E6E">
        <w:t>.</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Heading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Heading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FootnoteReference"/>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CommentReference"/>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FootnoteReference"/>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000000"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xml:space="preserve">. This approach has been </w:t>
      </w:r>
      <w:r w:rsidR="00492C28" w:rsidRPr="00005E6E">
        <w:lastRenderedPageBreak/>
        <w:t>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31FEF39B"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ins w:id="467" w:author="Won Do Lee [2]" w:date="2023-07-13T13:09:00Z">
        <w:r w:rsidR="00270360" w:rsidRPr="00005E6E">
          <w:t xml:space="preserve">Table </w:t>
        </w:r>
        <w:r w:rsidR="00270360">
          <w:t>3</w:t>
        </w:r>
      </w:ins>
      <w:del w:id="468" w:author="Won Do Lee [2]" w:date="2023-07-13T13:09:00Z">
        <w:r w:rsidR="00547E5C" w:rsidRPr="00005E6E" w:rsidDel="00270360">
          <w:delText xml:space="preserve">Table </w:delText>
        </w:r>
        <w:r w:rsidR="00547E5C" w:rsidDel="00270360">
          <w:delText>3</w:delText>
        </w:r>
      </w:del>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w:t>
      </w:r>
      <w:proofErr w:type="gramStart"/>
      <w:r w:rsidR="00210A31" w:rsidRPr="00005E6E">
        <w:t>in a given</w:t>
      </w:r>
      <w:proofErr w:type="gramEnd"/>
      <w:r w:rsidR="00210A31" w:rsidRPr="00005E6E">
        <w:t xml:space="preserve">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9"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Heading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Heading3"/>
      </w:pPr>
      <w:r w:rsidRPr="00005E6E">
        <w:t>Time-series c</w:t>
      </w:r>
      <w:r w:rsidR="00E70FCA" w:rsidRPr="00005E6E">
        <w:t>lustering analysis</w:t>
      </w:r>
    </w:p>
    <w:p w14:paraId="436564B2" w14:textId="5D2A2FB4" w:rsidR="001701B4" w:rsidRPr="00005E6E" w:rsidRDefault="007925CB" w:rsidP="000F3486">
      <w:del w:id="470" w:author="Won Do Lee" w:date="2023-01-19T23:05:00Z">
        <w:r w:rsidRPr="00005E6E" w:rsidDel="00C025AD">
          <w:delText>C</w:delText>
        </w:r>
        <w:r w:rsidR="00946307" w:rsidRPr="00005E6E" w:rsidDel="00C025AD">
          <w:delText xml:space="preserve">lustering </w:delText>
        </w:r>
      </w:del>
      <w:ins w:id="471" w:author="Won Do Lee" w:date="2023-01-19T23:05:00Z">
        <w:r w:rsidR="00C025AD" w:rsidRPr="00005E6E">
          <w:t xml:space="preserve">A clustering </w:t>
        </w:r>
      </w:ins>
      <w:r w:rsidR="00946307" w:rsidRPr="00005E6E">
        <w:t xml:space="preserve">analysis </w:t>
      </w:r>
      <w:ins w:id="472" w:author="Won Do Lee" w:date="2023-01-19T23:05:00Z">
        <w:r w:rsidR="00C025AD" w:rsidRPr="00005E6E">
          <w:t xml:space="preserve">technique </w:t>
        </w:r>
      </w:ins>
      <w:del w:id="473" w:author="Won Do Lee" w:date="2023-01-19T23:05:00Z">
        <w:r w:rsidR="00FD3470" w:rsidRPr="00005E6E" w:rsidDel="00C025AD">
          <w:delText xml:space="preserve">was </w:delText>
        </w:r>
        <w:r w:rsidR="00946307" w:rsidRPr="00005E6E" w:rsidDel="00C025AD">
          <w:delText>employed</w:delText>
        </w:r>
      </w:del>
      <w:ins w:id="474" w:author="Won Do Lee" w:date="2023-01-19T23:05:00Z">
        <w:r w:rsidR="00C025AD" w:rsidRPr="00005E6E">
          <w:t>was used</w:t>
        </w:r>
      </w:ins>
      <w:r w:rsidR="00946307" w:rsidRPr="00005E6E">
        <w:t xml:space="preserve"> to </w:t>
      </w:r>
      <w:ins w:id="475" w:author="Won Do Lee" w:date="2023-01-19T23:05:00Z">
        <w:r w:rsidR="00C025AD" w:rsidRPr="00005E6E">
          <w:t>find the commonalities</w:t>
        </w:r>
      </w:ins>
      <w:ins w:id="476" w:author="Won Do Lee" w:date="2023-01-19T23:06:00Z">
        <w:r w:rsidR="00C025AD" w:rsidRPr="00005E6E">
          <w:t>, i.e.,</w:t>
        </w:r>
      </w:ins>
      <w:ins w:id="477" w:author="Won Do Lee" w:date="2023-01-20T00:06:00Z">
        <w:r w:rsidR="000A0377">
          <w:t xml:space="preserve"> identifying</w:t>
        </w:r>
        <w:r w:rsidR="000A0377" w:rsidRPr="00005E6E">
          <w:t xml:space="preserve"> prominent clusters </w:t>
        </w:r>
        <w:r w:rsidR="000A0377">
          <w:t>based on similar trajectories</w:t>
        </w:r>
      </w:ins>
      <w:ins w:id="478" w:author="Won Do Lee" w:date="2023-01-19T23:06:00Z">
        <w:r w:rsidR="00C025AD" w:rsidRPr="00005E6E">
          <w:t xml:space="preserve"> of mobility reduction </w:t>
        </w:r>
      </w:ins>
      <w:ins w:id="479" w:author="Won Do Lee" w:date="2023-01-20T00:06:00Z">
        <w:r w:rsidR="000A0377">
          <w:t>during</w:t>
        </w:r>
      </w:ins>
      <w:del w:id="480" w:author="Won Do Lee" w:date="2023-01-19T23:06:00Z">
        <w:r w:rsidR="0059560F" w:rsidRPr="00005E6E" w:rsidDel="00C025AD">
          <w:delText xml:space="preserve">identify </w:delText>
        </w:r>
        <w:r w:rsidR="00946307" w:rsidRPr="00005E6E" w:rsidDel="00C025AD">
          <w:delText xml:space="preserve">the </w:delText>
        </w:r>
      </w:del>
      <w:del w:id="481" w:author="Won Do Lee" w:date="2023-01-20T00:06:00Z">
        <w:r w:rsidR="00946307" w:rsidRPr="00005E6E" w:rsidDel="000A0377">
          <w:delText xml:space="preserve">prominent clusters </w:delText>
        </w:r>
      </w:del>
      <w:del w:id="482"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3" w:author="Won Do Lee" w:date="2023-01-20T00:06:00Z">
        <w:r w:rsidR="009B64CF" w:rsidRPr="00005E6E" w:rsidDel="000A0377">
          <w:delText>under</w:delText>
        </w:r>
      </w:del>
      <w:r w:rsidR="009B64CF" w:rsidRPr="00005E6E">
        <w:t xml:space="preserve"> the lockdown</w:t>
      </w:r>
      <w:ins w:id="484" w:author="Won Do Lee" w:date="2023-01-19T23:06:00Z">
        <w:r w:rsidR="00C025AD" w:rsidRPr="00005E6E">
          <w:t xml:space="preserve"> </w:t>
        </w:r>
      </w:ins>
      <w:del w:id="485" w:author="Won Do Lee" w:date="2023-01-19T23:06:00Z">
        <w:r w:rsidR="009B64CF" w:rsidRPr="00005E6E" w:rsidDel="00C025AD">
          <w:delText xml:space="preserve"> </w:delText>
        </w:r>
      </w:del>
      <w:r w:rsidR="009B64CF" w:rsidRPr="00005E6E">
        <w:t xml:space="preserve">(i.e., </w:t>
      </w:r>
      <w:del w:id="486" w:author="Won Do Lee" w:date="2023-01-19T23:06:00Z">
        <w:r w:rsidR="007E5808" w:rsidRPr="00005E6E" w:rsidDel="00C025AD">
          <w:delText>over the period of</w:delText>
        </w:r>
      </w:del>
      <w:ins w:id="487"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8" w:author="Won Do Lee" w:date="2023-01-19T23:06:00Z">
        <w:r w:rsidR="00946307" w:rsidRPr="00005E6E" w:rsidDel="00C025AD">
          <w:delText xml:space="preserve">is </w:delText>
        </w:r>
      </w:del>
      <w:ins w:id="489"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w:t>
      </w:r>
      <w:proofErr w:type="spellStart"/>
      <w:r w:rsidR="00F7070D" w:rsidRPr="00005E6E">
        <w:t>Sardá</w:t>
      </w:r>
      <w:proofErr w:type="spellEnd"/>
      <w:r w:rsidR="00F7070D" w:rsidRPr="00005E6E">
        <w:t>-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w:t>
      </w:r>
      <w:proofErr w:type="spellStart"/>
      <w:r w:rsidR="002169FF" w:rsidRPr="00005E6E">
        <w:t>Aghabozorgi</w:t>
      </w:r>
      <w:proofErr w:type="spellEnd"/>
      <w:r w:rsidR="002169FF" w:rsidRPr="00005E6E">
        <w:t xml:space="preserve">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90" w:author="Won Do Lee" w:date="2023-01-19T23:07:00Z">
        <w:r w:rsidR="00C025AD" w:rsidRPr="00005E6E">
          <w:t xml:space="preserve">. </w:t>
        </w:r>
      </w:ins>
      <w:del w:id="491"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 xml:space="preserve">(Dau et al., 2016; </w:t>
      </w:r>
      <w:proofErr w:type="spellStart"/>
      <w:r w:rsidR="009A03FF" w:rsidRPr="00005E6E">
        <w:t>Sardá</w:t>
      </w:r>
      <w:proofErr w:type="spellEnd"/>
      <w:r w:rsidR="009A03FF" w:rsidRPr="00005E6E">
        <w:t>-Espinosa, 2019)</w:t>
      </w:r>
      <w:r w:rsidR="009A03FF" w:rsidRPr="00005E6E">
        <w:fldChar w:fldCharType="end"/>
      </w:r>
      <w:r w:rsidR="003E75A8" w:rsidRPr="00005E6E">
        <w:t xml:space="preserve">. </w:t>
      </w:r>
      <w:proofErr w:type="gramStart"/>
      <w:r w:rsidR="003E75A8" w:rsidRPr="00005E6E">
        <w:t xml:space="preserve">In order </w:t>
      </w:r>
      <w:r w:rsidR="009A03FF" w:rsidRPr="00005E6E">
        <w:t>to</w:t>
      </w:r>
      <w:proofErr w:type="gramEnd"/>
      <w:r w:rsidR="009A03FF" w:rsidRPr="00005E6E">
        <w:t xml:space="preserve">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proofErr w:type="spellStart"/>
      <w:r w:rsidR="003E75A8" w:rsidRPr="00005E6E">
        <w:rPr>
          <w:i/>
          <w:iCs/>
        </w:rPr>
        <w:t>dtwclust</w:t>
      </w:r>
      <w:proofErr w:type="spellEnd"/>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2"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3"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proofErr w:type="spellStart"/>
      <w:r w:rsidR="00A81082" w:rsidRPr="00005E6E">
        <w:t>Arbelaitz</w:t>
      </w:r>
      <w:proofErr w:type="spellEnd"/>
      <w:r w:rsidR="00A81082" w:rsidRPr="00005E6E">
        <w:t xml:space="preserve">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 xml:space="preserve">the validation of </w:t>
      </w:r>
      <w:r w:rsidR="00D462A8" w:rsidRPr="00005E6E">
        <w:lastRenderedPageBreak/>
        <w:t>clustering.</w:t>
      </w:r>
      <w:r w:rsidR="00BE3D0F" w:rsidRPr="00005E6E">
        <w:t xml:space="preserve"> </w:t>
      </w:r>
      <w:del w:id="494"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w:t>
      </w:r>
      <w:proofErr w:type="gramStart"/>
      <w:r w:rsidR="00D22631" w:rsidRPr="00005E6E">
        <w:t>i.e.</w:t>
      </w:r>
      <w:proofErr w:type="gramEnd"/>
      <w:r w:rsidR="00D22631" w:rsidRPr="00005E6E">
        <w:t xml:space="preserve"> intra-cluster) </w:t>
      </w:r>
      <w:r w:rsidR="00C404CC" w:rsidRPr="00005E6E">
        <w:t>by contrast t</w:t>
      </w:r>
      <w:r w:rsidR="006C0A9B" w:rsidRPr="00005E6E">
        <w:t>o the nearest cluster</w:t>
      </w:r>
      <w:r w:rsidR="00D22631" w:rsidRPr="00005E6E">
        <w:t xml:space="preserve"> (i.e. inter-cluster)</w:t>
      </w:r>
      <w:ins w:id="495" w:author="Won Do Lee" w:date="2023-01-19T23:08:00Z">
        <w:r w:rsidR="00C025AD" w:rsidRPr="00005E6E">
          <w:t xml:space="preserve"> while ranges from -1 to +1</w:t>
        </w:r>
      </w:ins>
      <w:ins w:id="496" w:author="Won Do Lee" w:date="2023-01-19T23:09:00Z">
        <w:r w:rsidR="00C025AD" w:rsidRPr="00005E6E">
          <w:t>. T</w:t>
        </w:r>
      </w:ins>
      <w:ins w:id="497"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w:t>
        </w:r>
        <w:proofErr w:type="spellStart"/>
        <w:r w:rsidR="00C025AD" w:rsidRPr="00005E6E">
          <w:t>Rousseeuw</w:t>
        </w:r>
        <w:proofErr w:type="spellEnd"/>
        <w:r w:rsidR="00C025AD" w:rsidRPr="00005E6E">
          <w:t>, 1987)</w:t>
        </w:r>
        <w:r w:rsidR="00C025AD" w:rsidRPr="00005E6E">
          <w:fldChar w:fldCharType="end"/>
        </w:r>
        <w:r w:rsidR="00C025AD" w:rsidRPr="00005E6E">
          <w:t>.</w:t>
        </w:r>
      </w:ins>
      <w:del w:id="498"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9"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500"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501" w:author="Won Do Lee" w:date="2023-01-19T23:09:00Z">
        <w:r w:rsidR="00C025AD" w:rsidRPr="00005E6E">
          <w:t xml:space="preserve"> </w:t>
        </w:r>
      </w:ins>
      <w:del w:id="502"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000000"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3"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4" w:author="Won Do Lee" w:date="2023-01-19T23:10:00Z">
        <w:r w:rsidR="00A54AA0" w:rsidRPr="00005E6E" w:rsidDel="00C025AD">
          <w:rPr>
            <w:rFonts w:eastAsia="맑은 고딕"/>
          </w:rPr>
          <w:delText xml:space="preserve">belongs </w:delText>
        </w:r>
      </w:del>
      <w:ins w:id="505"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Heading3"/>
        <w:spacing w:after="240"/>
      </w:pPr>
      <w:r w:rsidRPr="00005E6E">
        <w:t>Classification model</w:t>
      </w:r>
    </w:p>
    <w:p w14:paraId="10FCF0DB" w14:textId="543F7DB0" w:rsidR="00A30556" w:rsidRPr="00005E6E" w:rsidRDefault="00A30556" w:rsidP="000F3486">
      <w:r w:rsidRPr="00005E6E">
        <w:t xml:space="preserve">A penalised regression model is </w:t>
      </w:r>
      <w:proofErr w:type="gramStart"/>
      <w:r w:rsidRPr="00005E6E">
        <w:t>similar to</w:t>
      </w:r>
      <w:proofErr w:type="gramEnd"/>
      <w:r w:rsidRPr="00005E6E">
        <w:t xml:space="preserve"> linear regression</w:t>
      </w:r>
      <w:ins w:id="506" w:author="Won Do Lee" w:date="2023-01-19T23:10:00Z">
        <w:r w:rsidR="00C025AD" w:rsidRPr="00005E6E">
          <w:t xml:space="preserve"> bu</w:t>
        </w:r>
      </w:ins>
      <w:del w:id="507" w:author="Won Do Lee" w:date="2023-01-19T23:10:00Z">
        <w:r w:rsidRPr="00005E6E" w:rsidDel="00C025AD">
          <w:delText xml:space="preserve"> but </w:delText>
        </w:r>
      </w:del>
      <w:ins w:id="508"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w:t>
      </w:r>
      <w:proofErr w:type="spellStart"/>
      <w:r w:rsidR="00381BB2" w:rsidRPr="00005E6E">
        <w:t>Tibshirani</w:t>
      </w:r>
      <w:proofErr w:type="spellEnd"/>
      <w:r w:rsidR="00381BB2" w:rsidRPr="00005E6E">
        <w:t xml:space="preserve">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 xml:space="preserve">he penalised likelihood function is given </w:t>
      </w:r>
      <w:proofErr w:type="gramStart"/>
      <w:r w:rsidR="00DA6750" w:rsidRPr="00005E6E">
        <w:t>by</w:t>
      </w:r>
      <w:proofErr w:type="gramEnd"/>
    </w:p>
    <w:p w14:paraId="0B8BE764" w14:textId="77777777" w:rsidR="00B912C3" w:rsidRPr="00005E6E" w:rsidRDefault="00B912C3" w:rsidP="000F3486">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000000"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 xml:space="preserve">1 regularisation techniqu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w:t>
      </w:r>
      <w:proofErr w:type="spellStart"/>
      <w:r w:rsidR="00A36C97" w:rsidRPr="00005E6E">
        <w:t>Krishnapuram</w:t>
      </w:r>
      <w:proofErr w:type="spellEnd"/>
      <w:r w:rsidR="00A36C97" w:rsidRPr="00005E6E">
        <w:t xml:space="preserve">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proofErr w:type="gramStart"/>
      <w:r w:rsidR="00BC1D8E" w:rsidRPr="00005E6E">
        <w:t>)</w:t>
      </w:r>
      <w:r w:rsidR="00BB31E2" w:rsidRPr="00005E6E">
        <w:t xml:space="preserve">, </w:t>
      </w:r>
      <w:r w:rsidR="00F81C99" w:rsidRPr="00005E6E">
        <w:t>and</w:t>
      </w:r>
      <w:proofErr w:type="gramEnd"/>
      <w:r w:rsidR="00F81C99" w:rsidRPr="00005E6E">
        <w:t xml:space="preserve">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000000"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000000" w:rsidP="000F3486">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w:t>
      </w:r>
      <w:proofErr w:type="gramStart"/>
      <w:r w:rsidR="00EB6C2E" w:rsidRPr="00005E6E">
        <w:t>by</w:t>
      </w:r>
      <w:proofErr w:type="gramEnd"/>
      <w:r w:rsidR="00EB6C2E" w:rsidRPr="00005E6E">
        <w:t xml:space="preserve"> </w:t>
      </w:r>
    </w:p>
    <w:p w14:paraId="1CF28048" w14:textId="77777777" w:rsidR="00B912C3" w:rsidRPr="00005E6E" w:rsidRDefault="00B912C3" w:rsidP="000F3486">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proofErr w:type="spellStart"/>
      <w:r w:rsidRPr="00005E6E">
        <w:t>Krishnapuram</w:t>
      </w:r>
      <w:proofErr w:type="spellEnd"/>
      <w:r w:rsidRPr="00005E6E">
        <w:t xml:space="preserve">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000000"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proofErr w:type="spellStart"/>
      <w:r w:rsidR="001C69D8" w:rsidRPr="00005E6E">
        <w:rPr>
          <w:i/>
          <w:iCs/>
        </w:rPr>
        <w:t>glmnet</w:t>
      </w:r>
      <w:proofErr w:type="spellEnd"/>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Heading1"/>
      </w:pPr>
      <w:bookmarkStart w:id="509" w:name="_Ref81342988"/>
      <w:r w:rsidRPr="00005E6E">
        <w:t>Results</w:t>
      </w:r>
      <w:bookmarkEnd w:id="509"/>
    </w:p>
    <w:p w14:paraId="4CBAD428" w14:textId="77777777" w:rsidR="008B7BF7" w:rsidRPr="00005E6E" w:rsidRDefault="008B7BF7" w:rsidP="000F3486"/>
    <w:p w14:paraId="1CEDC77C" w14:textId="6CBA86EC" w:rsidR="00D60AD3" w:rsidRPr="00005E6E" w:rsidRDefault="006E2E4C" w:rsidP="000F3486">
      <w:pPr>
        <w:pStyle w:val="Heading2"/>
      </w:pPr>
      <w:del w:id="510" w:author="Won Do Lee" w:date="2023-01-19T23:12:00Z">
        <w:r w:rsidRPr="00005E6E" w:rsidDel="00C025AD">
          <w:delText>Change in m</w:delText>
        </w:r>
      </w:del>
      <w:ins w:id="511" w:author="Won Do Lee" w:date="2023-01-19T23:12:00Z">
        <w:r w:rsidR="00C025AD" w:rsidRPr="00005E6E">
          <w:t>M</w:t>
        </w:r>
      </w:ins>
      <w:r w:rsidRPr="00005E6E">
        <w:t xml:space="preserve">obility </w:t>
      </w:r>
      <w:del w:id="512" w:author="Won Do Lee" w:date="2023-01-17T21:41:00Z">
        <w:r w:rsidRPr="00005E6E" w:rsidDel="003A4303">
          <w:delText xml:space="preserve">levels </w:delText>
        </w:r>
      </w:del>
      <w:del w:id="513" w:author="Won Do Lee" w:date="2023-01-19T23:11:00Z">
        <w:r w:rsidRPr="00005E6E" w:rsidDel="00C025AD">
          <w:delText>over tim</w:delText>
        </w:r>
      </w:del>
      <w:ins w:id="514" w:author="Won Do Lee" w:date="2023-01-19T23:11:00Z">
        <w:r w:rsidR="00C025AD" w:rsidRPr="00005E6E">
          <w:t>in pandemic times</w:t>
        </w:r>
      </w:ins>
      <w:ins w:id="515" w:author="Won Do Lee" w:date="2023-01-19T23:13:00Z">
        <w:r w:rsidR="00C025AD" w:rsidRPr="00005E6E">
          <w:t xml:space="preserve"> acr</w:t>
        </w:r>
      </w:ins>
      <w:ins w:id="516" w:author="Won Do Lee" w:date="2023-01-19T23:14:00Z">
        <w:r w:rsidR="00C025AD" w:rsidRPr="00005E6E">
          <w:t>oss England</w:t>
        </w:r>
      </w:ins>
      <w:del w:id="517" w:author="Won Do Lee" w:date="2023-01-19T23:11:00Z">
        <w:r w:rsidRPr="00005E6E" w:rsidDel="00C025AD">
          <w:delText>e</w:delText>
        </w:r>
        <w:r w:rsidR="00AC2E95" w:rsidRPr="00005E6E" w:rsidDel="00C025AD">
          <w:delText xml:space="preserve"> in England</w:delText>
        </w:r>
      </w:del>
    </w:p>
    <w:p w14:paraId="57C982B3" w14:textId="6CD02206"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8" w:author="Won Do Lee" w:date="2023-01-17T21:43:00Z">
        <w:r w:rsidR="00E44E7A" w:rsidRPr="00005E6E" w:rsidDel="003A4303">
          <w:delText>levels</w:delText>
        </w:r>
        <w:r w:rsidR="00707EFE" w:rsidRPr="00005E6E" w:rsidDel="003A4303">
          <w:delText xml:space="preserve"> in</w:delText>
        </w:r>
      </w:del>
      <w:ins w:id="519"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20" w:author="Won Do Lee" w:date="2023-01-17T22:26:00Z">
        <w:r w:rsidR="00504FB3" w:rsidRPr="00005E6E" w:rsidDel="00A93152">
          <w:delText>have</w:delText>
        </w:r>
        <w:r w:rsidR="00333761" w:rsidRPr="00005E6E" w:rsidDel="00A93152">
          <w:delText xml:space="preserve"> </w:delText>
        </w:r>
      </w:del>
      <w:ins w:id="521"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2"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547E5C" w:rsidRPr="00005E6E">
        <w:t xml:space="preserve">Figure </w:t>
      </w:r>
      <w:r w:rsidR="00547E5C">
        <w:t>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3" w:author="Won Do Lee" w:date="2023-01-17T21:44:00Z">
        <w:r w:rsidR="003A4303" w:rsidRPr="00005E6E">
          <w:t xml:space="preserve">the average level of </w:t>
        </w:r>
      </w:ins>
      <w:r w:rsidR="00872D15" w:rsidRPr="00005E6E">
        <w:t xml:space="preserve">mobility </w:t>
      </w:r>
      <w:del w:id="524"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547E5C" w:rsidRPr="00005E6E">
        <w:t xml:space="preserve">Figure </w:t>
      </w:r>
      <w:r w:rsidR="00547E5C">
        <w:t>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5" w:author="Won Do Lee" w:date="2023-01-17T22:26:00Z">
        <w:r w:rsidR="000D670A" w:rsidRPr="00005E6E" w:rsidDel="00A93152">
          <w:delText>, and it</w:delText>
        </w:r>
      </w:del>
      <w:ins w:id="526" w:author="Won Do Lee" w:date="2023-01-17T22:26:00Z">
        <w:r w:rsidR="00A93152" w:rsidRPr="00005E6E">
          <w:t xml:space="preserve"> and</w:t>
        </w:r>
      </w:ins>
      <w:r w:rsidR="000D670A" w:rsidRPr="00005E6E">
        <w:t xml:space="preserve"> is also broadly comparable with </w:t>
      </w:r>
      <w:r w:rsidR="00660715" w:rsidRPr="00005E6E">
        <w:t>other studies</w:t>
      </w:r>
      <w:r w:rsidR="00EE77C4" w:rsidRPr="00EE77C4">
        <w:rPr>
          <w:rFonts w:hint="eastAsia"/>
        </w:rPr>
        <w:t>.</w:t>
      </w:r>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27"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28" w:author="Won Do Lee" w:date="2023-01-17T22:27:00Z">
        <w:r w:rsidR="00A93152" w:rsidRPr="00005E6E">
          <w:t>ned</w:t>
        </w:r>
      </w:ins>
      <w:r w:rsidR="00DB19F8" w:rsidRPr="00005E6E">
        <w:t xml:space="preserve"> the mass </w:t>
      </w:r>
      <w:r w:rsidR="00DB19F8" w:rsidRPr="00005E6E">
        <w:lastRenderedPageBreak/>
        <w:t>gatherings and all unnecessary social contact</w:t>
      </w:r>
      <w:del w:id="529"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30"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31"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32" w:author="Won Do Lee" w:date="2023-01-17T22:27:00Z">
        <w:r w:rsidR="00A93152" w:rsidRPr="00005E6E">
          <w:t xml:space="preserve">mobility levels gradually </w:t>
        </w:r>
      </w:ins>
      <w:ins w:id="533" w:author="Won Do Lee" w:date="2023-01-17T22:30:00Z">
        <w:r w:rsidR="00A93152" w:rsidRPr="00005E6E">
          <w:t>return</w:t>
        </w:r>
      </w:ins>
      <w:ins w:id="534" w:author="Won Do Lee" w:date="2023-01-17T22:29:00Z">
        <w:r w:rsidR="00A93152" w:rsidRPr="00005E6E">
          <w:t xml:space="preserve"> to normal</w:t>
        </w:r>
      </w:ins>
      <w:ins w:id="535" w:author="Won Do Lee" w:date="2023-01-17T22:30:00Z">
        <w:r w:rsidR="00A93152" w:rsidRPr="00005E6E">
          <w:t>,</w:t>
        </w:r>
      </w:ins>
      <w:ins w:id="536"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37" w:author="Won Do Lee" w:date="2023-01-17T22:31:00Z">
        <w:r w:rsidR="00FC2C57" w:rsidRPr="00005E6E" w:rsidDel="00A93152">
          <w:delText xml:space="preserve">has </w:delText>
        </w:r>
      </w:del>
      <w:ins w:id="538" w:author="Won Do Lee" w:date="2023-01-17T22:31:00Z">
        <w:r w:rsidR="00A93152" w:rsidRPr="00005E6E">
          <w:t>ha</w:t>
        </w:r>
      </w:ins>
      <w:ins w:id="539" w:author="Won Do Lee" w:date="2023-01-17T22:32:00Z">
        <w:r w:rsidR="00A93152" w:rsidRPr="00005E6E">
          <w:t>s</w:t>
        </w:r>
      </w:ins>
      <w:ins w:id="540" w:author="Won Do Lee" w:date="2023-01-17T22:31:00Z">
        <w:r w:rsidR="00A93152" w:rsidRPr="00005E6E">
          <w:t xml:space="preserve"> changed people’s mobility</w:t>
        </w:r>
      </w:ins>
      <w:del w:id="541" w:author="Won Do Lee" w:date="2023-01-17T22:30:00Z">
        <w:r w:rsidR="00FC2C57" w:rsidRPr="00005E6E" w:rsidDel="00A93152">
          <w:delText xml:space="preserve">certainly </w:delText>
        </w:r>
      </w:del>
      <w:del w:id="542"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43" w:author="Won Do Lee" w:date="2023-01-17T22:30:00Z">
        <w:r w:rsidR="002F31D1" w:rsidRPr="00005E6E" w:rsidDel="00A93152">
          <w:delText xml:space="preserve">in the </w:delText>
        </w:r>
      </w:del>
      <w:del w:id="544"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45"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46" w:author="Won Do Lee" w:date="2023-01-17T22:32:00Z">
        <w:r w:rsidR="00A93152" w:rsidRPr="00005E6E">
          <w:t xml:space="preserve">assess the </w:t>
        </w:r>
      </w:ins>
      <w:ins w:id="547" w:author="Won Do Lee" w:date="2023-01-19T23:16:00Z">
        <w:r w:rsidR="00C025AD" w:rsidRPr="00005E6E">
          <w:t xml:space="preserve">effectiveness </w:t>
        </w:r>
      </w:ins>
      <w:ins w:id="548" w:author="Won Do Lee" w:date="2023-01-17T22:32:00Z">
        <w:r w:rsidR="00A93152" w:rsidRPr="00005E6E">
          <w:t xml:space="preserve">of implemented policies </w:t>
        </w:r>
      </w:ins>
      <w:ins w:id="549" w:author="Won Do Lee" w:date="2023-01-17T22:33:00Z">
        <w:r w:rsidR="00A93152" w:rsidRPr="00005E6E">
          <w:t xml:space="preserve">in </w:t>
        </w:r>
      </w:ins>
      <w:ins w:id="550"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51" w:author="Won Do Lee" w:date="2023-01-13T00:06:00Z">
        <w:r w:rsidR="00110D6E" w:rsidRPr="00005E6E" w:rsidDel="006A48DE">
          <w:delText xml:space="preserve">the </w:delText>
        </w:r>
      </w:del>
      <w:ins w:id="552" w:author="Won Do Lee" w:date="2023-01-13T00:05:00Z">
        <w:r w:rsidR="006A48DE" w:rsidRPr="00005E6E">
          <w:t xml:space="preserve">trajectories of </w:t>
        </w:r>
      </w:ins>
      <w:del w:id="553" w:author="Won Do Lee" w:date="2023-01-13T00:06:00Z">
        <w:r w:rsidR="006E47F9" w:rsidRPr="00005E6E" w:rsidDel="006A48DE">
          <w:delText>evolution of mobility levels</w:delText>
        </w:r>
      </w:del>
      <w:ins w:id="554" w:author="Won Do Lee" w:date="2023-01-13T00:06:00Z">
        <w:r w:rsidR="006A48DE" w:rsidRPr="00005E6E">
          <w:t xml:space="preserve">mobility </w:t>
        </w:r>
      </w:ins>
      <w:ins w:id="555" w:author="Won Do Lee" w:date="2023-01-17T22:33:00Z">
        <w:r w:rsidR="00A93152" w:rsidRPr="00005E6E">
          <w:t xml:space="preserve">that </w:t>
        </w:r>
      </w:ins>
      <w:del w:id="556"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57" w:name="OLE_LINK3"/>
      <w:r w:rsidR="00E10B0B" w:rsidRPr="00005E6E">
        <w:t>strongly depend on</w:t>
      </w:r>
      <w:r w:rsidR="004E6D07" w:rsidRPr="00005E6E">
        <w:t xml:space="preserve"> </w:t>
      </w:r>
      <w:bookmarkEnd w:id="557"/>
      <w:del w:id="558" w:author="Won Do Lee" w:date="2023-01-17T22:33:00Z">
        <w:r w:rsidR="00A73534" w:rsidRPr="00005E6E" w:rsidDel="00A93152">
          <w:delText xml:space="preserve">the </w:delText>
        </w:r>
      </w:del>
      <w:r w:rsidR="000A52A3" w:rsidRPr="00005E6E">
        <w:t xml:space="preserve">socioeconomic </w:t>
      </w:r>
      <w:del w:id="559" w:author="Won Do Lee" w:date="2023-01-19T23:20:00Z">
        <w:r w:rsidR="000A52A3" w:rsidRPr="00005E6E" w:rsidDel="001E7E1F">
          <w:delText>and demographic factors</w:delText>
        </w:r>
      </w:del>
      <w:ins w:id="560" w:author="Won Do Lee" w:date="2023-01-19T23:20:00Z">
        <w:r w:rsidR="001E7E1F" w:rsidRPr="00005E6E">
          <w:t>ch</w:t>
        </w:r>
      </w:ins>
      <w:ins w:id="561" w:author="Won Do Lee" w:date="2023-01-19T23:22:00Z">
        <w:r w:rsidR="001E7E1F" w:rsidRPr="00005E6E">
          <w:t>a</w:t>
        </w:r>
      </w:ins>
      <w:ins w:id="562"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47331114" w:rsidR="00FE3D1A" w:rsidRPr="00005E6E" w:rsidRDefault="00CA60E3" w:rsidP="00CA60E3">
      <w:pPr>
        <w:jc w:val="center"/>
      </w:pPr>
      <w:r>
        <w:rPr>
          <w:noProof/>
          <w:lang w:eastAsia="en-GB"/>
        </w:rPr>
        <w:drawing>
          <wp:inline distT="0" distB="0" distL="0" distR="0" wp14:anchorId="4AAF1FD2" wp14:editId="31F60BE5">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27552753" w14:textId="1D080E07" w:rsidR="00027C49" w:rsidRPr="00005E6E" w:rsidRDefault="00FE3D1A" w:rsidP="000F3486">
      <w:pPr>
        <w:pStyle w:val="Caption"/>
      </w:pPr>
      <w:bookmarkStart w:id="563" w:name="_Ref80970016"/>
      <w:r w:rsidRPr="00005E6E">
        <w:t xml:space="preserve">Figure </w:t>
      </w:r>
      <w:fldSimple w:instr=" SEQ Figure \* ARABIC ">
        <w:r w:rsidR="00547E5C">
          <w:rPr>
            <w:noProof/>
          </w:rPr>
          <w:t>1</w:t>
        </w:r>
      </w:fldSimple>
      <w:bookmarkEnd w:id="563"/>
      <w:r w:rsidR="007D764E" w:rsidRPr="00005E6E">
        <w:t xml:space="preserve">. </w:t>
      </w:r>
      <w:ins w:id="564" w:author="Won Do Lee" w:date="2023-01-13T00:10:00Z">
        <w:r w:rsidR="006A48DE" w:rsidRPr="00005E6E">
          <w:t xml:space="preserve">Changes in </w:t>
        </w:r>
      </w:ins>
      <w:ins w:id="565" w:author="Won Do Lee" w:date="2023-01-17T21:41:00Z">
        <w:r w:rsidR="003A4303" w:rsidRPr="00005E6E">
          <w:t>(</w:t>
        </w:r>
      </w:ins>
      <w:ins w:id="566" w:author="Won Do Lee" w:date="2023-01-13T00:10:00Z">
        <w:r w:rsidR="006A48DE" w:rsidRPr="00005E6E">
          <w:t>the average levels of</w:t>
        </w:r>
      </w:ins>
      <w:ins w:id="567" w:author="Won Do Lee" w:date="2023-01-17T21:41:00Z">
        <w:r w:rsidR="003A4303" w:rsidRPr="00005E6E">
          <w:t>)</w:t>
        </w:r>
      </w:ins>
      <w:ins w:id="568" w:author="Won Do Lee" w:date="2023-01-13T00:10:00Z">
        <w:r w:rsidR="006A48DE" w:rsidRPr="00005E6E">
          <w:t xml:space="preserve"> </w:t>
        </w:r>
      </w:ins>
      <w:del w:id="569"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70" w:author="Won Do Lee" w:date="2023-01-13T00:07:00Z">
        <w:r w:rsidR="007D764E" w:rsidRPr="00005E6E" w:rsidDel="006A48DE">
          <w:delText xml:space="preserve">levels </w:delText>
        </w:r>
      </w:del>
      <w:del w:id="571" w:author="Won Do Lee" w:date="2023-01-13T00:08:00Z">
        <w:r w:rsidR="008B54EA" w:rsidRPr="00005E6E" w:rsidDel="006A48DE">
          <w:delText xml:space="preserve">over time </w:delText>
        </w:r>
        <w:r w:rsidR="007D764E" w:rsidRPr="00005E6E" w:rsidDel="006A48DE">
          <w:delText>in England.</w:delText>
        </w:r>
      </w:del>
      <w:ins w:id="572" w:author="Won Do Lee" w:date="2023-01-13T00:10:00Z">
        <w:r w:rsidR="006A48DE" w:rsidRPr="00005E6E">
          <w:t>m</w:t>
        </w:r>
      </w:ins>
      <w:ins w:id="573" w:author="Won Do Lee" w:date="2023-01-13T00:08:00Z">
        <w:r w:rsidR="006A48DE" w:rsidRPr="00005E6E">
          <w:t>obility</w:t>
        </w:r>
      </w:ins>
      <w:ins w:id="574" w:author="Won Do Lee" w:date="2023-01-13T00:10:00Z">
        <w:r w:rsidR="006A48DE" w:rsidRPr="00005E6E">
          <w:t xml:space="preserve"> across England</w:t>
        </w:r>
      </w:ins>
      <w:ins w:id="575" w:author="Won Do Lee" w:date="2023-01-13T00:08:00Z">
        <w:r w:rsidR="006A48DE" w:rsidRPr="00005E6E">
          <w:t xml:space="preserve"> in </w:t>
        </w:r>
      </w:ins>
      <w:ins w:id="576"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77" w:author="Won Do Lee" w:date="2023-01-13T00:11:00Z">
        <w:r w:rsidR="006A48DE" w:rsidRPr="00005E6E">
          <w:rPr>
            <w:sz w:val="20"/>
            <w:szCs w:val="20"/>
          </w:rPr>
          <w:t xml:space="preserve">the </w:t>
        </w:r>
      </w:ins>
      <w:del w:id="578" w:author="Won Do Lee" w:date="2023-01-13T00:11:00Z">
        <w:r w:rsidR="00D119EB" w:rsidRPr="00005E6E" w:rsidDel="006A48DE">
          <w:rPr>
            <w:sz w:val="20"/>
            <w:szCs w:val="20"/>
          </w:rPr>
          <w:delText xml:space="preserve">temporal </w:delText>
        </w:r>
      </w:del>
      <w:r w:rsidR="00D119EB" w:rsidRPr="00005E6E">
        <w:rPr>
          <w:sz w:val="20"/>
          <w:szCs w:val="20"/>
        </w:rPr>
        <w:t>trend</w:t>
      </w:r>
      <w:ins w:id="579" w:author="Won Do Lee" w:date="2023-01-13T00:11:00Z">
        <w:r w:rsidR="006A48DE" w:rsidRPr="00005E6E">
          <w:rPr>
            <w:sz w:val="20"/>
            <w:szCs w:val="20"/>
          </w:rPr>
          <w:t xml:space="preserve"> </w:t>
        </w:r>
      </w:ins>
      <w:ins w:id="580" w:author="Won Do Lee" w:date="2023-01-17T22:33:00Z">
        <w:r w:rsidR="00A93152" w:rsidRPr="00005E6E">
          <w:rPr>
            <w:sz w:val="20"/>
            <w:szCs w:val="20"/>
          </w:rPr>
          <w:t>in mobility</w:t>
        </w:r>
      </w:ins>
      <w:ins w:id="581" w:author="Won Do Lee" w:date="2023-01-13T00:11:00Z">
        <w:r w:rsidR="006A48DE" w:rsidRPr="00005E6E">
          <w:rPr>
            <w:sz w:val="20"/>
            <w:szCs w:val="20"/>
          </w:rPr>
          <w:t xml:space="preserve"> over time</w:t>
        </w:r>
      </w:ins>
      <w:r w:rsidR="00D119EB" w:rsidRPr="00005E6E">
        <w:rPr>
          <w:sz w:val="20"/>
          <w:szCs w:val="20"/>
        </w:rPr>
        <w:t xml:space="preserve"> </w:t>
      </w:r>
      <w:ins w:id="582"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83"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Heading2"/>
      </w:pPr>
      <w:del w:id="584"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85" w:author="Won Do Lee" w:date="2023-01-13T00:06:00Z">
        <w:r w:rsidR="006A48DE" w:rsidRPr="00005E6E">
          <w:t xml:space="preserve">Trajectories of mobility </w:t>
        </w:r>
      </w:ins>
      <w:del w:id="586" w:author="Won Do Lee" w:date="2023-01-13T00:19:00Z">
        <w:r w:rsidR="00AC3844" w:rsidRPr="00005E6E" w:rsidDel="00FC3526">
          <w:delText xml:space="preserve"> </w:delText>
        </w:r>
      </w:del>
      <w:del w:id="587" w:author="Won Do Lee" w:date="2023-01-17T21:42:00Z">
        <w:r w:rsidR="00D03F18" w:rsidRPr="00005E6E" w:rsidDel="003A4303">
          <w:delText>during lockdown</w:delText>
        </w:r>
      </w:del>
      <w:ins w:id="588" w:author="Won Do Lee" w:date="2023-01-17T21:42:00Z">
        <w:r w:rsidR="003A4303" w:rsidRPr="00005E6E">
          <w:t>in lockdown phases</w:t>
        </w:r>
      </w:ins>
    </w:p>
    <w:p w14:paraId="22ED0674" w14:textId="6D9B0ABD" w:rsidR="004C6564" w:rsidRPr="00005E6E" w:rsidRDefault="00B66688" w:rsidP="000F3486">
      <w:del w:id="589" w:author="Won Do Lee" w:date="2023-01-17T21:45:00Z">
        <w:r w:rsidRPr="00005E6E" w:rsidDel="003A4303">
          <w:rPr>
            <w:rFonts w:eastAsia="맑은 고딕"/>
          </w:rPr>
          <w:delText xml:space="preserve">Time-series clustering analysis </w:delText>
        </w:r>
      </w:del>
      <w:ins w:id="590"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591" w:author="Won Do Lee" w:date="2023-01-17T21:45:00Z">
        <w:r w:rsidR="00616230" w:rsidRPr="00005E6E" w:rsidDel="003A4303">
          <w:rPr>
            <w:rFonts w:eastAsia="맑은 고딕"/>
          </w:rPr>
          <w:delText xml:space="preserve">was </w:delText>
        </w:r>
      </w:del>
      <w:del w:id="592" w:author="Won Do Lee" w:date="2023-01-13T00:19:00Z">
        <w:r w:rsidR="00033EB4" w:rsidRPr="00005E6E" w:rsidDel="00FC3526">
          <w:rPr>
            <w:rFonts w:eastAsia="맑은 고딕"/>
          </w:rPr>
          <w:delText xml:space="preserve">suggested </w:delText>
        </w:r>
      </w:del>
      <w:del w:id="593"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594" w:author="Won Do Lee" w:date="2023-01-17T21:45:00Z">
        <w:r w:rsidR="003A4303" w:rsidRPr="00005E6E">
          <w:rPr>
            <w:rFonts w:eastAsia="맑은 고딕"/>
          </w:rPr>
          <w:t>has been identified by employing time-series clustering analysis</w:t>
        </w:r>
      </w:ins>
      <w:ins w:id="595" w:author="Won Do Lee" w:date="2023-01-17T21:46:00Z">
        <w:r w:rsidR="003A4303" w:rsidRPr="00005E6E">
          <w:rPr>
            <w:rFonts w:eastAsia="맑은 고딕"/>
          </w:rPr>
          <w:t>.</w:t>
        </w:r>
      </w:ins>
      <w:ins w:id="596"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597" w:author="Won Do Lee" w:date="2023-01-17T22:34:00Z">
        <w:r w:rsidR="00A93152" w:rsidRPr="00005E6E">
          <w:rPr>
            <w:rFonts w:eastAsia="맑은 고딕"/>
          </w:rPr>
          <w:t>us</w:t>
        </w:r>
      </w:ins>
      <w:ins w:id="598" w:author="Won Do Lee" w:date="2023-01-17T21:48:00Z">
        <w:r w:rsidR="003A4303" w:rsidRPr="00005E6E">
          <w:rPr>
            <w:rFonts w:eastAsia="맑은 고딕"/>
          </w:rPr>
          <w:t>ing e</w:t>
        </w:r>
      </w:ins>
      <w:del w:id="599"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600" w:author="Won Do Lee" w:date="2023-01-17T21:46:00Z">
        <w:r w:rsidR="00EF0E3B" w:rsidRPr="00005E6E" w:rsidDel="003A4303">
          <w:rPr>
            <w:rFonts w:eastAsia="맑은 고딕"/>
          </w:rPr>
          <w:delText>.</w:delText>
        </w:r>
      </w:del>
      <w:ins w:id="601" w:author="Won Do Lee" w:date="2023-01-17T21:46:00Z">
        <w:r w:rsidR="003A4303" w:rsidRPr="00005E6E">
          <w:rPr>
            <w:rFonts w:eastAsia="맑은 고딕"/>
          </w:rPr>
          <w:t>ight agglomerative hierarchical clustering algorithms</w:t>
        </w:r>
      </w:ins>
      <w:ins w:id="602" w:author="Won Do Lee" w:date="2023-01-17T21:47:00Z">
        <w:r w:rsidR="003A4303" w:rsidRPr="00005E6E">
          <w:rPr>
            <w:rStyle w:val="FootnoteReference"/>
          </w:rPr>
          <w:footnoteReference w:id="8"/>
        </w:r>
      </w:ins>
      <w:del w:id="603" w:author="Won Do Lee" w:date="2023-01-17T21:48:00Z">
        <w:r w:rsidR="00EF0E3B" w:rsidRPr="00005E6E" w:rsidDel="003A4303">
          <w:rPr>
            <w:rFonts w:eastAsia="맑은 고딕"/>
          </w:rPr>
          <w:delText xml:space="preserve"> </w:delText>
        </w:r>
      </w:del>
      <w:del w:id="604"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05" w:author="Won Do Lee" w:date="2023-01-17T21:46:00Z">
        <w:r w:rsidR="00FA79FA" w:rsidRPr="00005E6E" w:rsidDel="003A4303">
          <w:rPr>
            <w:rFonts w:eastAsia="맑은 고딕"/>
          </w:rPr>
          <w:delText xml:space="preserve">tested </w:delText>
        </w:r>
      </w:del>
      <w:del w:id="606"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07"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08" w:author="Won Do Lee" w:date="2023-01-17T21:47:00Z">
        <w:r w:rsidR="003C0DA9" w:rsidRPr="00005E6E" w:rsidDel="003A4303">
          <w:rPr>
            <w:rStyle w:val="FootnoteReference"/>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10" w:author="Won Do Lee" w:date="2023-01-17T22:34:00Z">
        <w:r w:rsidR="007066B2" w:rsidRPr="00005E6E" w:rsidDel="00A93152">
          <w:rPr>
            <w:rFonts w:eastAsia="맑은 고딕"/>
          </w:rPr>
          <w:delText xml:space="preserve">have </w:delText>
        </w:r>
      </w:del>
      <w:ins w:id="611" w:author="Won Do Lee" w:date="2023-01-17T22:34:00Z">
        <w:r w:rsidR="00A93152" w:rsidRPr="00005E6E">
          <w:rPr>
            <w:rFonts w:eastAsia="맑은 고딕"/>
          </w:rPr>
          <w:t xml:space="preserve">has </w:t>
        </w:r>
      </w:ins>
      <w:r w:rsidR="00FA79FA" w:rsidRPr="00005E6E">
        <w:rPr>
          <w:rFonts w:eastAsia="맑은 고딕"/>
        </w:rPr>
        <w:lastRenderedPageBreak/>
        <w:t xml:space="preserve">been </w:t>
      </w:r>
      <w:ins w:id="612" w:author="Won Do Lee" w:date="2023-01-17T21:48:00Z">
        <w:r w:rsidR="003A4303" w:rsidRPr="00005E6E">
          <w:rPr>
            <w:rFonts w:eastAsia="맑은 고딕"/>
          </w:rPr>
          <w:t xml:space="preserve">selected </w:t>
        </w:r>
      </w:ins>
      <w:del w:id="613"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14" w:author="Won Do Lee" w:date="2023-01-17T21:48:00Z">
        <w:r w:rsidR="003A4303" w:rsidRPr="00005E6E">
          <w:rPr>
            <w:rFonts w:eastAsia="맑은 고딕"/>
          </w:rPr>
          <w:t xml:space="preserve">levels of performance, i.e., </w:t>
        </w:r>
      </w:ins>
      <w:del w:id="615"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8753F4">
        <w:rPr>
          <w:rFonts w:eastAsia="맑은 고딕"/>
        </w:rPr>
        <w:fldChar w:fldCharType="begin"/>
      </w:r>
      <w:r w:rsidR="008753F4">
        <w:rPr>
          <w:rFonts w:eastAsia="맑은 고딕"/>
        </w:rPr>
        <w:instrText xml:space="preserve"> REF _Ref80806617 \h </w:instrText>
      </w:r>
      <w:r w:rsidR="008753F4">
        <w:rPr>
          <w:rFonts w:eastAsia="맑은 고딕"/>
        </w:rPr>
      </w:r>
      <w:r w:rsidR="008753F4">
        <w:rPr>
          <w:rFonts w:eastAsia="맑은 고딕"/>
        </w:rPr>
        <w:fldChar w:fldCharType="separate"/>
      </w:r>
      <w:r w:rsidR="008753F4" w:rsidRPr="00005E6E">
        <w:t xml:space="preserve">Figure </w:t>
      </w:r>
      <w:r w:rsidR="008753F4">
        <w:rPr>
          <w:noProof/>
        </w:rPr>
        <w:t>2</w:t>
      </w:r>
      <w:r w:rsidR="008753F4">
        <w:rPr>
          <w:rFonts w:eastAsia="맑은 고딕"/>
        </w:rPr>
        <w:fldChar w:fldCharType="end"/>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000000">
        <w:rPr>
          <w:rFonts w:eastAsia="맑은 고딕"/>
        </w:rPr>
        <w:fldChar w:fldCharType="separate"/>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16"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17"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18"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992D06">
        <w:rPr>
          <w:rFonts w:eastAsia="맑은 고딕"/>
        </w:rPr>
        <w:fldChar w:fldCharType="begin"/>
      </w:r>
      <w:r w:rsidR="00992D06">
        <w:rPr>
          <w:rFonts w:eastAsia="맑은 고딕"/>
        </w:rPr>
        <w:instrText xml:space="preserve"> REF _Ref80806617 \h </w:instrText>
      </w:r>
      <w:r w:rsidR="00992D06">
        <w:rPr>
          <w:rFonts w:eastAsia="맑은 고딕"/>
        </w:rPr>
      </w:r>
      <w:r w:rsidR="00992D06">
        <w:rPr>
          <w:rFonts w:eastAsia="맑은 고딕"/>
        </w:rPr>
        <w:fldChar w:fldCharType="separate"/>
      </w:r>
      <w:r w:rsidR="00992D06" w:rsidRPr="00005E6E">
        <w:t xml:space="preserve">Figure </w:t>
      </w:r>
      <w:r w:rsidR="00992D06">
        <w:rPr>
          <w:noProof/>
        </w:rPr>
        <w:t>2</w:t>
      </w:r>
      <w:r w:rsidR="00992D06">
        <w:rPr>
          <w:rFonts w:eastAsia="맑은 고딕"/>
        </w:rPr>
        <w:fldChar w:fldCharType="end"/>
      </w:r>
      <w:r w:rsidR="00992D06">
        <w:rPr>
          <w:rFonts w:eastAsia="맑은 고딕"/>
        </w:rPr>
        <w:t xml:space="preserve"> presents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335228" w:rsidRPr="00005E6E">
        <w:rPr>
          <w:rFonts w:eastAsia="맑은 고딕"/>
        </w:rPr>
      </w:r>
      <w:r w:rsidR="00000000">
        <w:rPr>
          <w:rFonts w:eastAsia="맑은 고딕"/>
        </w:rPr>
        <w:fldChar w:fldCharType="separate"/>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3DBEC83F" w:rsidR="008B7BF7" w:rsidRPr="00005E6E" w:rsidRDefault="008B7BF7" w:rsidP="000F3486">
      <w:pPr>
        <w:pStyle w:val="Caption"/>
      </w:pPr>
      <w:bookmarkStart w:id="619" w:name="_Ref80806617"/>
      <w:bookmarkStart w:id="620" w:name="_Ref80806614"/>
      <w:r w:rsidRPr="00005E6E">
        <w:t xml:space="preserve">Figure </w:t>
      </w:r>
      <w:fldSimple w:instr=" SEQ Figure \* ARABIC ">
        <w:r w:rsidR="00547E5C">
          <w:rPr>
            <w:noProof/>
          </w:rPr>
          <w:t>2</w:t>
        </w:r>
      </w:fldSimple>
      <w:bookmarkEnd w:id="619"/>
      <w:r w:rsidRPr="00005E6E">
        <w:t xml:space="preserve">. </w:t>
      </w:r>
      <w:r w:rsidR="00766098" w:rsidRPr="00005E6E">
        <w:t>Variation</w:t>
      </w:r>
      <w:ins w:id="621"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20"/>
      <w:r w:rsidRPr="00005E6E">
        <w:t xml:space="preserve"> </w:t>
      </w:r>
    </w:p>
    <w:p w14:paraId="1355C5CC" w14:textId="77777777" w:rsidR="008B7BF7" w:rsidRPr="00005E6E" w:rsidRDefault="008B7BF7" w:rsidP="000F3486"/>
    <w:p w14:paraId="1809C842" w14:textId="621989FC"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547E5C" w:rsidRPr="00005E6E">
        <w:t xml:space="preserve">Figure </w:t>
      </w:r>
      <w:r w:rsidR="00547E5C">
        <w:t>3</w:t>
      </w:r>
      <w:r w:rsidR="00DB6DFF" w:rsidRPr="00005E6E">
        <w:fldChar w:fldCharType="end"/>
      </w:r>
      <w:r w:rsidR="00992D06">
        <w:t xml:space="preserve"> and </w:t>
      </w:r>
      <w:r w:rsidR="00024124" w:rsidRPr="00005E6E">
        <w:fldChar w:fldCharType="begin"/>
      </w:r>
      <w:r w:rsidR="00024124" w:rsidRPr="00005E6E">
        <w:instrText xml:space="preserve"> REF _Ref81127049 \h </w:instrText>
      </w:r>
      <w:r w:rsidR="00B82758" w:rsidRPr="00005E6E">
        <w:instrText xml:space="preserve"> \* MERGEFORMAT </w:instrText>
      </w:r>
      <w:r w:rsidR="00024124" w:rsidRPr="00005E6E">
        <w:fldChar w:fldCharType="separate"/>
      </w:r>
      <w:r w:rsidR="00547E5C" w:rsidRPr="00005E6E">
        <w:t xml:space="preserve">Figure </w:t>
      </w:r>
      <w:r w:rsidR="00547E5C">
        <w:rPr>
          <w:noProof/>
        </w:rPr>
        <w:t>4</w: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22"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23" w:author="Won Do Lee" w:date="2023-01-19T23:17:00Z">
        <w:r w:rsidR="00C025AD" w:rsidRPr="00005E6E">
          <w:t xml:space="preserve"> trajectories</w:t>
        </w:r>
      </w:ins>
      <w:r w:rsidR="005C10ED" w:rsidRPr="00005E6E">
        <w:t xml:space="preserve"> </w:t>
      </w:r>
      <w:ins w:id="624" w:author="Won Do Lee" w:date="2023-01-19T23:17:00Z">
        <w:r w:rsidR="00C025AD" w:rsidRPr="00005E6E">
          <w:t xml:space="preserve">of mobility </w:t>
        </w:r>
      </w:ins>
      <w:del w:id="625" w:author="Won Do Lee" w:date="2023-01-19T23:16:00Z">
        <w:r w:rsidR="005C10ED" w:rsidRPr="00005E6E" w:rsidDel="00C025AD">
          <w:delText>reduction</w:delText>
        </w:r>
        <w:r w:rsidR="007C556F" w:rsidRPr="00005E6E" w:rsidDel="00C025AD">
          <w:delText xml:space="preserve"> </w:delText>
        </w:r>
      </w:del>
      <w:del w:id="626" w:author="Won Do Lee" w:date="2023-01-19T23:17:00Z">
        <w:r w:rsidR="00DF3537" w:rsidRPr="00005E6E" w:rsidDel="00C025AD">
          <w:delText>under</w:delText>
        </w:r>
        <w:r w:rsidR="000C1A3D" w:rsidRPr="00005E6E" w:rsidDel="00C025AD">
          <w:delText xml:space="preserve"> the lockdow</w:delText>
        </w:r>
      </w:del>
      <w:ins w:id="627" w:author="Won Do Lee" w:date="2023-01-19T23:17:00Z">
        <w:r w:rsidR="00C025AD" w:rsidRPr="00005E6E">
          <w:t>in lockdown phase</w:t>
        </w:r>
      </w:ins>
      <w:del w:id="628" w:author="Won Do Lee" w:date="2023-01-19T23:17:00Z">
        <w:r w:rsidR="000C1A3D" w:rsidRPr="00005E6E" w:rsidDel="00C025AD">
          <w:delText>n</w:delText>
        </w:r>
      </w:del>
      <w:r w:rsidR="000C1A3D" w:rsidRPr="00005E6E">
        <w:t>.</w:t>
      </w:r>
      <w:del w:id="629" w:author="Won Do Lee" w:date="2023-01-19T23:17:00Z">
        <w:r w:rsidR="000C1A3D" w:rsidRPr="00005E6E" w:rsidDel="00C025AD">
          <w:delText xml:space="preserve"> </w:delText>
        </w:r>
      </w:del>
      <w:del w:id="630"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31" w:author="Won Do Lee" w:date="2023-01-19T23:17:00Z">
        <w:r w:rsidR="00C025AD" w:rsidRPr="00005E6E">
          <w:t xml:space="preserve"> It was </w:t>
        </w:r>
      </w:ins>
      <w:del w:id="632" w:author="Won Do Lee" w:date="2023-01-13T00:21:00Z">
        <w:r w:rsidR="005C10ED" w:rsidRPr="00005E6E" w:rsidDel="00FC3526">
          <w:delText xml:space="preserve"> </w:delText>
        </w:r>
      </w:del>
      <w:del w:id="633" w:author="Won Do Lee" w:date="2023-01-19T23:17:00Z">
        <w:r w:rsidR="005C10ED" w:rsidRPr="00005E6E" w:rsidDel="00C025AD">
          <w:delText>during lockdown</w:delText>
        </w:r>
        <w:r w:rsidR="00AF0FD1" w:rsidRPr="00005E6E" w:rsidDel="00C025AD">
          <w:delText xml:space="preserve"> </w:delText>
        </w:r>
      </w:del>
      <w:bookmarkStart w:id="634" w:name="OLE_LINK2"/>
      <w:del w:id="635"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34"/>
      <w:r w:rsidR="00FD4FA6" w:rsidRPr="00005E6E">
        <w:t>in the timestamps</w:t>
      </w:r>
      <w:r w:rsidR="000C62EC" w:rsidRPr="00005E6E">
        <w:t xml:space="preserve"> </w:t>
      </w:r>
      <w:r w:rsidR="005B2678" w:rsidRPr="00005E6E">
        <w:t xml:space="preserve">of </w:t>
      </w:r>
      <w:commentRangeStart w:id="636"/>
      <w:r w:rsidR="005B2678" w:rsidRPr="00005E6E">
        <w:t>generated</w:t>
      </w:r>
      <w:r w:rsidR="000C62EC" w:rsidRPr="00005E6E">
        <w:t xml:space="preserve"> clusters</w:t>
      </w:r>
      <w:r w:rsidR="00D62420" w:rsidRPr="00005E6E">
        <w:t xml:space="preserve"> </w:t>
      </w:r>
      <w:commentRangeEnd w:id="636"/>
      <w:r w:rsidR="008E4BBE">
        <w:rPr>
          <w:rStyle w:val="CommentReference"/>
        </w:rPr>
        <w:commentReference w:id="636"/>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547E5C" w:rsidRPr="00005E6E">
        <w:t xml:space="preserve">Figure </w:t>
      </w:r>
      <w:r w:rsidR="00547E5C">
        <w:t>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547E5C" w:rsidRPr="00005E6E">
        <w:t xml:space="preserve">Table </w:t>
      </w:r>
      <w:r w:rsidR="00547E5C">
        <w:t>1</w:t>
      </w:r>
      <w:r w:rsidR="00224FEF" w:rsidRPr="00005E6E">
        <w:fldChar w:fldCharType="end"/>
      </w:r>
      <w:r w:rsidR="00224FEF" w:rsidRPr="00005E6E">
        <w:t xml:space="preserve"> </w:t>
      </w:r>
      <w:r w:rsidR="005A33B7" w:rsidRPr="00005E6E">
        <w:t>presents</w:t>
      </w:r>
      <w:r w:rsidR="00035407" w:rsidRPr="00005E6E">
        <w:t xml:space="preserve"> </w:t>
      </w:r>
      <w:ins w:id="637" w:author="Won Do Lee [2]" w:date="2023-07-13T06:21:00Z">
        <w:r w:rsidR="00DC5F07">
          <w:t xml:space="preserve">average monthly reductions in mobility </w:t>
        </w:r>
      </w:ins>
      <w:del w:id="638" w:author="Won Do Lee [2]" w:date="2023-07-13T06:21:00Z">
        <w:r w:rsidR="00035407" w:rsidRPr="00005E6E" w:rsidDel="00DC5F07">
          <w:delText xml:space="preserve">the </w:delText>
        </w:r>
        <w:r w:rsidR="00224FEF" w:rsidRPr="00005E6E" w:rsidDel="00DC5F07">
          <w:delText>characteristics of change in mobility</w:delText>
        </w:r>
        <w:r w:rsidR="00E55B94" w:rsidRPr="00005E6E" w:rsidDel="00DC5F07">
          <w:delText xml:space="preserve"> 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300F0212" w:rsidR="00ED430D" w:rsidRPr="00005E6E" w:rsidRDefault="00CB03B1" w:rsidP="000F3486">
      <w:pPr>
        <w:spacing w:after="240"/>
        <w:rPr>
          <w:iCs/>
          <w:color w:val="000000"/>
        </w:rPr>
      </w:pPr>
      <w:commentRangeStart w:id="639"/>
      <w:r w:rsidRPr="00005E6E">
        <w:t xml:space="preserve">Two observations can be made </w:t>
      </w:r>
      <w:r w:rsidR="005A33B7" w:rsidRPr="00005E6E">
        <w:t>in these figures and table</w:t>
      </w:r>
      <w:r w:rsidRPr="00005E6E">
        <w:t xml:space="preserve">. First, </w:t>
      </w:r>
      <w:r w:rsidR="00D701AB">
        <w:rPr>
          <w:rFonts w:hint="eastAsia"/>
        </w:rPr>
        <w:t>G1</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del w:id="640" w:author="Won Do Lee [2]" w:date="2023-07-13T06:18:00Z">
                <w:rPr>
                  <w:rFonts w:ascii="Cambria Math" w:eastAsia="Times New Roman" w:hAnsi="Cambria Math"/>
                  <w:i/>
                  <w:iCs/>
                  <w:color w:val="000000"/>
                </w:rPr>
              </w:del>
            </m:ctrlPr>
          </m:sSubPr>
          <m:e>
            <m:r>
              <w:del w:id="641" w:author="Won Do Lee [2]" w:date="2023-07-13T06:18:00Z">
                <w:rPr>
                  <w:rFonts w:ascii="Cambria Math" w:eastAsia="Times New Roman" w:hAnsi="Cambria Math"/>
                  <w:color w:val="000000"/>
                </w:rPr>
                <m:t>Mob</m:t>
              </w:del>
            </m:r>
          </m:e>
          <m:sub>
            <m:r>
              <w:del w:id="642" w:author="Won Do Lee [2]" w:date="2023-07-13T06:18:00Z">
                <w:rPr>
                  <w:rFonts w:ascii="Cambria Math" w:eastAsia="Times New Roman" w:hAnsi="Cambria Math"/>
                  <w:color w:val="000000"/>
                </w:rPr>
                <m:t>min</m:t>
              </w:del>
            </m:r>
          </m:sub>
        </m:sSub>
      </m:oMath>
      <w:del w:id="643" w:author="Won Do Lee [2]" w:date="2023-07-13T06:18:00Z">
        <w:r w:rsidR="00F35FA3" w:rsidRPr="00005E6E" w:rsidDel="0006202D">
          <w:rPr>
            <w:iCs/>
            <w:color w:val="000000"/>
          </w:rPr>
          <w:delText xml:space="preserve"> </w:delText>
        </w:r>
      </w:del>
      <w:r w:rsidR="00F35FA3" w:rsidRPr="00005E6E">
        <w:rPr>
          <w:iCs/>
          <w:color w:val="000000"/>
        </w:rPr>
        <w:t xml:space="preserve">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xml:space="preserve">. In contrast, </w:t>
      </w:r>
      <w:r w:rsidR="00D701AB">
        <w:rPr>
          <w:rFonts w:hint="eastAsia"/>
          <w:iCs/>
          <w:color w:val="000000"/>
        </w:rPr>
        <w:t>G4</w:t>
      </w:r>
      <w:r w:rsidR="00D701AB">
        <w:rPr>
          <w:iCs/>
          <w:color w:val="000000"/>
        </w:rPr>
        <w:t xml:space="preserve"> </w:t>
      </w:r>
      <w:del w:id="644"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D701AB">
        <w:rPr>
          <w:rFonts w:hint="eastAsia"/>
          <w:iCs/>
          <w:color w:val="000000"/>
        </w:rPr>
        <w:t>G4</w:t>
      </w:r>
      <w:r w:rsidR="00680399" w:rsidRPr="00005E6E">
        <w:rPr>
          <w:iCs/>
          <w:color w:val="000000"/>
        </w:rPr>
        <w:t xml:space="preserve"> </w:t>
      </w:r>
      <w:r w:rsidR="00D47BE6" w:rsidRPr="00005E6E">
        <w:rPr>
          <w:iCs/>
          <w:color w:val="000000"/>
        </w:rPr>
        <w:t xml:space="preserve">(31.1%) relative to </w:t>
      </w:r>
      <w:r w:rsidR="00D701AB">
        <w:rPr>
          <w:rFonts w:hint="eastAsia"/>
          <w:iCs/>
          <w:color w:val="000000"/>
        </w:rPr>
        <w:t>G1</w:t>
      </w:r>
      <w:r w:rsidR="00D701AB">
        <w:rPr>
          <w:iCs/>
          <w:color w:val="000000"/>
        </w:rPr>
        <w:t xml:space="preserve"> </w:t>
      </w:r>
      <w:r w:rsidR="00D47BE6" w:rsidRPr="00005E6E">
        <w:rPr>
          <w:iCs/>
          <w:color w:val="000000"/>
        </w:rPr>
        <w:t xml:space="preserve">(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45"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46"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del w:id="647" w:author="Won Do Lee [2]" w:date="2023-07-13T06:18:00Z">
                <w:rPr>
                  <w:rFonts w:ascii="Cambria Math" w:eastAsia="Times New Roman" w:hAnsi="Cambria Math"/>
                  <w:i/>
                  <w:iCs/>
                  <w:color w:val="000000"/>
                </w:rPr>
              </w:del>
            </m:ctrlPr>
          </m:sSubPr>
          <m:e>
            <m:r>
              <w:del w:id="648" w:author="Won Do Lee [2]" w:date="2023-07-13T06:18:00Z">
                <w:rPr>
                  <w:rFonts w:ascii="Cambria Math" w:eastAsia="Times New Roman" w:hAnsi="Cambria Math"/>
                  <w:color w:val="000000"/>
                </w:rPr>
                <m:t>R</m:t>
              </w:del>
            </m:r>
          </m:e>
          <m:sub>
            <m:r>
              <w:del w:id="649" w:author="Won Do Lee [2]" w:date="2023-07-13T06:18:00Z">
                <w:rPr>
                  <w:rFonts w:ascii="Cambria Math" w:eastAsia="Times New Roman" w:hAnsi="Cambria Math"/>
                  <w:color w:val="000000"/>
                </w:rPr>
                <m:t>max</m:t>
              </w:del>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50" w:author="Won Do Lee" w:date="2023-01-17T22:35:00Z">
        <w:r w:rsidR="00B97F5A" w:rsidRPr="00005E6E">
          <w:rPr>
            <w:iCs/>
            <w:color w:val="000000"/>
          </w:rPr>
          <w:t xml:space="preserve">the </w:t>
        </w:r>
      </w:ins>
      <w:r w:rsidR="00F66843" w:rsidRPr="00005E6E">
        <w:rPr>
          <w:iCs/>
          <w:color w:val="000000"/>
        </w:rPr>
        <w:t>lockdown</w:t>
      </w:r>
      <w:del w:id="651" w:author="Won Do Lee [2]" w:date="2023-07-13T06:18:00Z">
        <w:r w:rsidR="00962A18" w:rsidRPr="00005E6E" w:rsidDel="0006202D">
          <w:rPr>
            <w:iCs/>
            <w:color w:val="000000"/>
          </w:rPr>
          <w:delText xml:space="preserve"> </w:delText>
        </w:r>
      </w:del>
      <w:ins w:id="652" w:author="Won Do Lee [2]" w:date="2023-07-13T06:18:00Z">
        <w:r w:rsidR="0006202D">
          <w:rPr>
            <w:iCs/>
            <w:color w:val="000000"/>
          </w:rPr>
          <w:t xml:space="preserve"> </w:t>
        </w:r>
      </w:ins>
      <m:oMath>
        <m:sSub>
          <m:sSubPr>
            <m:ctrlPr>
              <w:del w:id="653" w:author="Won Do Lee [2]" w:date="2023-07-13T06:18:00Z">
                <w:rPr>
                  <w:rFonts w:ascii="Cambria Math" w:eastAsia="Times New Roman" w:hAnsi="Cambria Math"/>
                  <w:i/>
                  <w:iCs/>
                  <w:color w:val="000000"/>
                </w:rPr>
              </w:del>
            </m:ctrlPr>
          </m:sSubPr>
          <m:e>
            <m:r>
              <w:del w:id="654" w:author="Won Do Lee [2]" w:date="2023-07-13T06:18:00Z">
                <w:rPr>
                  <w:rFonts w:ascii="Cambria Math" w:eastAsia="Times New Roman" w:hAnsi="Cambria Math"/>
                  <w:color w:val="000000"/>
                </w:rPr>
                <m:t>Mob</m:t>
              </w:del>
            </m:r>
          </m:e>
          <m:sub>
            <m:r>
              <w:del w:id="655" w:author="Won Do Lee [2]" w:date="2023-07-13T06:18:00Z">
                <w:rPr>
                  <w:rFonts w:ascii="Cambria Math" w:eastAsia="Times New Roman" w:hAnsi="Cambria Math"/>
                  <w:color w:val="000000"/>
                </w:rPr>
                <m:t>t=0</m:t>
              </w:del>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w:t>
      </w:r>
      <w:r w:rsidR="006F3D9C">
        <w:rPr>
          <w:iCs/>
          <w:color w:val="000000"/>
        </w:rPr>
        <w:t>G4</w:t>
      </w:r>
      <w:r w:rsidR="008D7BBA" w:rsidRPr="00005E6E">
        <w:rPr>
          <w:iCs/>
          <w:color w:val="000000"/>
        </w:rPr>
        <w:t xml:space="preserve"> </w:t>
      </w:r>
      <w:r w:rsidR="00BF1233" w:rsidRPr="00005E6E">
        <w:rPr>
          <w:iCs/>
          <w:color w:val="000000"/>
        </w:rPr>
        <w:t xml:space="preserve">relative </w:t>
      </w:r>
      <w:r w:rsidR="008D7BBA" w:rsidRPr="00005E6E">
        <w:rPr>
          <w:iCs/>
          <w:color w:val="000000"/>
        </w:rPr>
        <w:t xml:space="preserve">to </w:t>
      </w:r>
      <w:r w:rsidR="006F3D9C">
        <w:rPr>
          <w:iCs/>
          <w:color w:val="000000"/>
        </w:rPr>
        <w:t>G1</w:t>
      </w:r>
      <w:r w:rsidR="008D7BBA" w:rsidRPr="00005E6E">
        <w:rPr>
          <w:iCs/>
          <w:color w:val="000000"/>
        </w:rPr>
        <w:t>.</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Pr="00005E6E">
        <w:fldChar w:fldCharType="separate"/>
      </w:r>
      <w:r w:rsidR="00547E5C" w:rsidRPr="00005E6E">
        <w:t xml:space="preserve">Table </w:t>
      </w:r>
      <w:r w:rsidR="00547E5C">
        <w:rPr>
          <w:noProof/>
        </w:rPr>
        <w:t>1</w:t>
      </w:r>
      <w:r w:rsidR="00547E5C" w:rsidRPr="00005E6E">
        <w:rPr>
          <w:noProof/>
        </w:rPr>
        <w:t>.</w:t>
      </w:r>
      <w:r w:rsidR="00547E5C" w:rsidRPr="00005E6E">
        <w:t xml:space="preserve"> Characteristics of change in </w:t>
      </w:r>
      <w:r w:rsidR="00547E5C" w:rsidRPr="00005E6E">
        <w:lastRenderedPageBreak/>
        <w:t>mobility during lockdown by clusters.</w:t>
      </w:r>
      <w:r w:rsidRPr="00005E6E">
        <w:fldChar w:fldCharType="end"/>
      </w:r>
      <w:r w:rsidR="00547E5C">
        <w:t xml:space="preserve"> </w:t>
      </w:r>
      <w:r w:rsidR="00224FEF" w:rsidRPr="00005E6E">
        <w:t xml:space="preserve">Second, </w:t>
      </w:r>
      <w:r w:rsidR="006F3D9C">
        <w:t>G4</w:t>
      </w:r>
      <w:r w:rsidR="00084437" w:rsidRPr="00005E6E">
        <w:t xml:space="preserve"> </w:t>
      </w:r>
      <w:r w:rsidR="00182C9E" w:rsidRPr="00005E6E">
        <w:t>ha</w:t>
      </w:r>
      <w:r w:rsidR="003E28A1" w:rsidRPr="00005E6E">
        <w:t>s</w:t>
      </w:r>
      <w:r w:rsidR="00182C9E" w:rsidRPr="00005E6E">
        <w:t xml:space="preserve"> shown</w:t>
      </w:r>
      <w:r w:rsidR="00084437" w:rsidRPr="00005E6E">
        <w:t xml:space="preserve"> the </w:t>
      </w:r>
      <w:r w:rsidR="00092717" w:rsidRPr="00005E6E">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56" w:author="Won Do Lee" w:date="2023-01-17T22:35:00Z">
        <w:r w:rsidR="0091676F" w:rsidRPr="00005E6E" w:rsidDel="00B97F5A">
          <w:delText xml:space="preserve">as </w:delText>
        </w:r>
      </w:del>
      <w:ins w:id="657"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w:t>
      </w:r>
      <w:r w:rsidR="006F3D9C">
        <w:t>G1</w:t>
      </w:r>
      <w:r w:rsidR="007D2D3E" w:rsidRPr="00005E6E">
        <w:t xml:space="preserve">. </w:t>
      </w:r>
      <w:commentRangeEnd w:id="639"/>
      <w:r w:rsidR="0006202D">
        <w:rPr>
          <w:rStyle w:val="CommentReference"/>
        </w:rPr>
        <w:commentReference w:id="639"/>
      </w:r>
    </w:p>
    <w:p w14:paraId="55DBEF88" w14:textId="4A091FBB"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58" w:author="Won Do Lee" w:date="2023-01-13T00:21:00Z">
        <w:r w:rsidR="00FC3526" w:rsidRPr="00005E6E">
          <w:t>group he</w:t>
        </w:r>
      </w:ins>
      <w:ins w:id="659" w:author="Won Do Lee" w:date="2023-01-13T00:22:00Z">
        <w:r w:rsidR="00FC3526" w:rsidRPr="00005E6E">
          <w:t xml:space="preserve">terogeneity in </w:t>
        </w:r>
      </w:ins>
      <w:del w:id="660"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61" w:author="Won Do Lee" w:date="2023-01-13T00:22:00Z">
        <w:r w:rsidR="00FD2B92" w:rsidRPr="00005E6E" w:rsidDel="00FC3526">
          <w:delText>reduction</w:delText>
        </w:r>
        <w:r w:rsidR="008E04E2" w:rsidRPr="00005E6E" w:rsidDel="00FC3526">
          <w:delText xml:space="preserve"> </w:delText>
        </w:r>
      </w:del>
      <w:ins w:id="662"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ins w:id="663" w:author="Won Do Lee [2]" w:date="2023-07-13T13:10:00Z">
        <w:r w:rsidR="00270360" w:rsidRPr="00005E6E">
          <w:t xml:space="preserve">Figure </w:t>
        </w:r>
        <w:r w:rsidR="00270360">
          <w:t>5</w:t>
        </w:r>
      </w:ins>
      <w:del w:id="664" w:author="Won Do Lee [2]" w:date="2023-07-13T13:10:00Z">
        <w:r w:rsidR="00547E5C" w:rsidRPr="00005E6E" w:rsidDel="00270360">
          <w:delText xml:space="preserve">Figure </w:delText>
        </w:r>
        <w:r w:rsidR="00547E5C" w:rsidDel="00270360">
          <w:delText>5</w:delText>
        </w:r>
      </w:del>
      <w:r w:rsidR="005C656C" w:rsidRPr="00005E6E">
        <w:fldChar w:fldCharType="end"/>
      </w:r>
      <w:r w:rsidR="005C656C" w:rsidRPr="00005E6E">
        <w:t xml:space="preserve"> </w:t>
      </w:r>
      <w:del w:id="665"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66"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6F3D9C">
        <w:t>G1</w:t>
      </w:r>
      <w:r w:rsidR="005304B0" w:rsidRPr="00005E6E">
        <w:t xml:space="preserve">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t>m</w:t>
      </w:r>
      <w:r w:rsidR="000557DC" w:rsidRPr="00005E6E">
        <w:t>ain</w:t>
      </w:r>
      <w:r w:rsidR="005E498A" w:rsidRPr="00005E6E">
        <w:t xml:space="preserve">ly </w:t>
      </w:r>
      <w:r w:rsidR="00D51C51" w:rsidRPr="00005E6E">
        <w:t xml:space="preserve">distributed over </w:t>
      </w:r>
      <w:r w:rsidR="008757A3" w:rsidRPr="00005E6E">
        <w:t>Inner London</w:t>
      </w:r>
      <w:r w:rsidR="00EE77C4">
        <w:t xml:space="preserve"> </w:t>
      </w:r>
      <w:r w:rsidR="00EE77C4">
        <w:rPr>
          <w:rFonts w:hint="eastAsia"/>
        </w:rPr>
        <w:t>(see</w:t>
      </w:r>
      <w:r w:rsidR="00EE77C4">
        <w:t xml:space="preserve"> </w:t>
      </w:r>
      <w:r w:rsidR="00EE77C4">
        <w:fldChar w:fldCharType="begin"/>
      </w:r>
      <w:r w:rsidR="00EE77C4">
        <w:instrText xml:space="preserve"> REF _Ref131109280 \h  \* MERGEFORMAT </w:instrText>
      </w:r>
      <w:r w:rsidR="00EE77C4">
        <w:fldChar w:fldCharType="separate"/>
      </w:r>
      <w:r w:rsidR="00547E5C">
        <w:t>Table 2</w:t>
      </w:r>
      <w:r w:rsidR="00EE77C4">
        <w:fldChar w:fldCharType="end"/>
      </w:r>
      <w:r w:rsidR="00EE77C4">
        <w:rPr>
          <w:rFonts w:hint="eastAsia"/>
        </w:rPr>
        <w:t>)</w:t>
      </w:r>
      <w:r w:rsidR="002B639E" w:rsidRPr="00005E6E">
        <w:t xml:space="preserve">. </w:t>
      </w:r>
      <w:r w:rsidR="00836D97" w:rsidRPr="00005E6E">
        <w:t>In</w:t>
      </w:r>
      <w:r w:rsidR="00015739" w:rsidRPr="00005E6E">
        <w:t xml:space="preserve"> contrast</w:t>
      </w:r>
      <w:r w:rsidR="00836D97" w:rsidRPr="00005E6E">
        <w:t xml:space="preserve">, </w:t>
      </w:r>
      <w:r w:rsidR="006F3D9C">
        <w:t>G4</w:t>
      </w:r>
      <w:r w:rsidR="00935C9D" w:rsidRPr="00005E6E">
        <w:t xml:space="preserve">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t xml:space="preserve">deprived </w:t>
      </w:r>
      <w:r w:rsidR="00AC2225" w:rsidRPr="00005E6E">
        <w:t xml:space="preserve">local authorities </w:t>
      </w:r>
      <w:r w:rsidR="00BA276E" w:rsidRPr="00005E6E">
        <w:t xml:space="preserve">located </w:t>
      </w:r>
      <w:r w:rsidR="00AC2225" w:rsidRPr="00005E6E">
        <w:t xml:space="preserve">in </w:t>
      </w:r>
      <w:r w:rsidR="00F903EC" w:rsidRPr="00005E6E">
        <w:t>North West</w:t>
      </w:r>
      <w:r w:rsidR="00AC2225" w:rsidRPr="00005E6E">
        <w:t xml:space="preserve"> and Yorkshire and The Humber</w:t>
      </w:r>
      <w:r w:rsidR="00C26FF1" w:rsidRPr="00005E6E">
        <w:t xml:space="preserve">. </w:t>
      </w:r>
      <w:r w:rsidR="00D93E73" w:rsidRPr="00005E6E">
        <w:t>In general</w:t>
      </w:r>
      <w:r w:rsidR="00EE77C4">
        <w:rPr>
          <w:rFonts w:hint="eastAsia"/>
        </w:rPr>
        <w:t>,</w:t>
      </w:r>
      <w:r w:rsidR="00C26FF1" w:rsidRPr="00005E6E">
        <w:t xml:space="preserve"> </w:t>
      </w:r>
      <w:r w:rsidR="006F3D9C">
        <w:t>G2</w:t>
      </w:r>
      <w:r w:rsidR="00C26FF1" w:rsidRPr="00005E6E">
        <w:t xml:space="preserve"> </w:t>
      </w:r>
      <w:r w:rsidR="00B4190C" w:rsidRPr="00005E6E">
        <w:t xml:space="preserve">(96 LTLAs) </w:t>
      </w:r>
      <w:r w:rsidR="00EE77C4">
        <w:rPr>
          <w:rFonts w:hint="eastAsia"/>
        </w:rPr>
        <w:t>and</w:t>
      </w:r>
      <w:r w:rsidR="00EE77C4">
        <w:t xml:space="preserve"> G3</w:t>
      </w:r>
      <w:r w:rsidR="00EE77C4" w:rsidRPr="00005E6E">
        <w:t xml:space="preserve"> (105 LTLAs) </w:t>
      </w:r>
      <w:r w:rsidR="00C26FF1" w:rsidRPr="00005E6E">
        <w:t>represent</w:t>
      </w:r>
      <w:del w:id="667" w:author="Won Do Lee" w:date="2023-01-17T22:35:00Z">
        <w:r w:rsidR="00C26FF1" w:rsidRPr="00005E6E" w:rsidDel="00B97F5A">
          <w:delText>s</w:delText>
        </w:r>
      </w:del>
      <w:r w:rsidR="00C26FF1" w:rsidRPr="00005E6E">
        <w:t xml:space="preserve"> </w:t>
      </w:r>
      <w:proofErr w:type="gramStart"/>
      <w:r w:rsidR="00A11B34" w:rsidRPr="00005E6E">
        <w:t xml:space="preserve">the </w:t>
      </w:r>
      <w:r w:rsidR="00C26FF1" w:rsidRPr="00005E6E">
        <w:t>majority of</w:t>
      </w:r>
      <w:proofErr w:type="gramEnd"/>
      <w:r w:rsidR="00C26FF1" w:rsidRPr="00005E6E">
        <w:t xml:space="preserve"> the clusters</w:t>
      </w:r>
      <w:r w:rsidR="00B4190C" w:rsidRPr="00005E6E">
        <w:t xml:space="preserve">. </w:t>
      </w:r>
      <w:r w:rsidR="006F3D9C">
        <w:t>G3</w:t>
      </w:r>
      <w:r w:rsidR="00B4190C" w:rsidRPr="00005E6E">
        <w:t xml:space="preserve"> </w:t>
      </w:r>
      <w:r w:rsidR="00A11B34" w:rsidRPr="00005E6E">
        <w:t>resembles</w:t>
      </w:r>
      <w:r w:rsidR="006E6B27" w:rsidRPr="00005E6E">
        <w:t xml:space="preserve"> </w:t>
      </w:r>
      <w:r w:rsidR="006F3D9C">
        <w:t>G4</w:t>
      </w:r>
      <w:r w:rsidR="00D93E73" w:rsidRPr="00005E6E">
        <w:t>, with</w:t>
      </w:r>
      <w:r w:rsidR="006E6B27" w:rsidRPr="00005E6E">
        <w:t xml:space="preserve"> </w:t>
      </w:r>
      <w:del w:id="668" w:author="Won Do Lee" w:date="2023-01-17T22:35:00Z">
        <w:r w:rsidR="00A11B34" w:rsidRPr="00005E6E" w:rsidDel="00B97F5A">
          <w:delText xml:space="preserve">the </w:delText>
        </w:r>
      </w:del>
      <w:r w:rsidR="006E6B27" w:rsidRPr="00005E6E">
        <w:t xml:space="preserve">abundant clinical capacity (hospitals) and allowed premises (parks) in </w:t>
      </w:r>
      <w:r w:rsidR="00F903EC" w:rsidRPr="00005E6E">
        <w:t>North West</w:t>
      </w:r>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6F3D9C">
        <w:t>G2</w:t>
      </w:r>
      <w:r w:rsidR="00B4190C" w:rsidRPr="00005E6E">
        <w:t xml:space="preserve"> </w:t>
      </w:r>
      <w:r w:rsidR="00A733A9" w:rsidRPr="00005E6E">
        <w:t>is more h</w:t>
      </w:r>
      <w:r w:rsidR="0081114E" w:rsidRPr="00005E6E">
        <w:t xml:space="preserve">omogenous </w:t>
      </w:r>
      <w:r w:rsidR="00A733A9" w:rsidRPr="00005E6E">
        <w:t xml:space="preserve">to </w:t>
      </w:r>
      <w:r w:rsidR="006F3D9C">
        <w:t>G1</w:t>
      </w:r>
      <w:r w:rsidR="00A733A9" w:rsidRPr="00005E6E">
        <w:t xml:space="preserve">, </w:t>
      </w:r>
      <w:proofErr w:type="gramStart"/>
      <w:r w:rsidR="00D93E73" w:rsidRPr="00005E6E">
        <w:t xml:space="preserve">fairly </w:t>
      </w:r>
      <w:r w:rsidR="00A733A9" w:rsidRPr="00005E6E">
        <w:t>affluent</w:t>
      </w:r>
      <w:proofErr w:type="gramEnd"/>
      <w:r w:rsidR="0081114E" w:rsidRPr="00005E6E">
        <w:t xml:space="preserve"> local authorities in Outer London and Southern England</w:t>
      </w:r>
      <w:commentRangeStart w:id="669"/>
      <w:commentRangeEnd w:id="669"/>
      <w:r w:rsidR="0081114E" w:rsidRPr="00005E6E">
        <w:commentReference w:id="669"/>
      </w:r>
      <w:commentRangeStart w:id="670"/>
      <w:commentRangeEnd w:id="670"/>
      <w:r w:rsidR="0081114E" w:rsidRPr="00005E6E">
        <w:commentReference w:id="670"/>
      </w:r>
      <w:r w:rsidR="00A733A9" w:rsidRPr="00005E6E">
        <w:t xml:space="preserve">. Descriptive statistics </w:t>
      </w:r>
      <w:del w:id="671" w:author="Won Do Lee" w:date="2023-01-19T23:21:00Z">
        <w:r w:rsidR="00C217E5" w:rsidRPr="00005E6E" w:rsidDel="001E7E1F">
          <w:delText>are evidenced</w:delText>
        </w:r>
        <w:r w:rsidR="00E86B09" w:rsidRPr="00005E6E" w:rsidDel="001E7E1F">
          <w:delText xml:space="preserve"> </w:delText>
        </w:r>
        <w:r w:rsidR="00A733A9" w:rsidRPr="00005E6E" w:rsidDel="001E7E1F">
          <w:delText xml:space="preserve">to </w:delText>
        </w:r>
        <w:r w:rsidR="00C217E5" w:rsidRPr="00005E6E" w:rsidDel="001E7E1F">
          <w:delText xml:space="preserve">confirm </w:delText>
        </w:r>
      </w:del>
      <w:ins w:id="672" w:author="Won Do Lee" w:date="2023-01-19T23:21:00Z">
        <w:r w:rsidR="001E7E1F" w:rsidRPr="00005E6E">
          <w:t xml:space="preserve">showed </w:t>
        </w:r>
      </w:ins>
      <w:ins w:id="673" w:author="Won Do Lee" w:date="2023-01-19T23:22:00Z">
        <w:r w:rsidR="001E7E1F" w:rsidRPr="00005E6E">
          <w:t xml:space="preserve">that </w:t>
        </w:r>
      </w:ins>
      <w:del w:id="674" w:author="Won Do Lee" w:date="2023-01-17T22:36:00Z">
        <w:r w:rsidR="00A733A9" w:rsidRPr="00005E6E" w:rsidDel="00B97F5A">
          <w:delText xml:space="preserve">the </w:delText>
        </w:r>
        <w:r w:rsidR="00B22B82" w:rsidRPr="00005E6E" w:rsidDel="00B97F5A">
          <w:delText>differences</w:delText>
        </w:r>
        <w:r w:rsidR="00A733A9" w:rsidRPr="00005E6E" w:rsidDel="00B97F5A">
          <w:delText xml:space="preserve"> in local socioeconomic and demographic fact</w:delText>
        </w:r>
      </w:del>
      <w:ins w:id="675" w:author="Won Do Lee" w:date="2023-01-19T23:21:00Z">
        <w:r w:rsidR="001E7E1F" w:rsidRPr="00005E6E">
          <w:t>l</w:t>
        </w:r>
      </w:ins>
      <w:del w:id="676" w:author="Won Do Lee" w:date="2023-01-17T22:36:00Z">
        <w:r w:rsidR="00A733A9" w:rsidRPr="00005E6E" w:rsidDel="00B97F5A">
          <w:delText>or</w:delText>
        </w:r>
      </w:del>
      <w:ins w:id="677" w:author="Won Do Lee" w:date="2023-01-17T22:36:00Z">
        <w:r w:rsidR="00B97F5A" w:rsidRPr="00005E6E">
          <w:t xml:space="preserve">ocal socioeconomic </w:t>
        </w:r>
      </w:ins>
      <w:ins w:id="678" w:author="Won Do Lee" w:date="2023-01-19T23:21:00Z">
        <w:r w:rsidR="001E7E1F" w:rsidRPr="00005E6E">
          <w:t>characteristics</w:t>
        </w:r>
      </w:ins>
      <w:ins w:id="679" w:author="Won Do Lee" w:date="2023-01-19T23:20:00Z">
        <w:r w:rsidR="001E7E1F" w:rsidRPr="00005E6E">
          <w:t xml:space="preserve"> </w:t>
        </w:r>
      </w:ins>
      <w:ins w:id="680" w:author="Won Do Lee" w:date="2023-01-19T23:21:00Z">
        <w:r w:rsidR="001E7E1F" w:rsidRPr="00005E6E">
          <w:t>differed</w:t>
        </w:r>
      </w:ins>
      <w:ins w:id="681" w:author="Won Do Lee" w:date="2023-01-19T23:20:00Z">
        <w:r w:rsidR="001E7E1F" w:rsidRPr="00005E6E">
          <w:t xml:space="preserve"> </w:t>
        </w:r>
      </w:ins>
      <w:del w:id="682" w:author="Won Do Lee" w:date="2023-01-19T23:20:00Z">
        <w:r w:rsidR="00A733A9" w:rsidRPr="00005E6E" w:rsidDel="001E7E1F">
          <w:delText xml:space="preserve">s </w:delText>
        </w:r>
      </w:del>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ins w:id="683" w:author="Won Do Lee [2]" w:date="2023-07-13T13:09:00Z">
        <w:r w:rsidR="00270360" w:rsidRPr="00005E6E">
          <w:t xml:space="preserve">Table </w:t>
        </w:r>
        <w:r w:rsidR="00270360">
          <w:t>3</w:t>
        </w:r>
      </w:ins>
      <w:del w:id="684" w:author="Won Do Lee [2]" w:date="2023-07-13T13:09:00Z">
        <w:r w:rsidR="00547E5C" w:rsidRPr="00005E6E" w:rsidDel="00270360">
          <w:delText xml:space="preserve">Table </w:delText>
        </w:r>
        <w:r w:rsidR="00547E5C" w:rsidDel="00270360">
          <w:delText>3</w:delText>
        </w:r>
      </w:del>
      <w:r w:rsidR="006336B2" w:rsidRPr="00005E6E">
        <w:fldChar w:fldCharType="end"/>
      </w:r>
      <w:r w:rsidR="00A733A9" w:rsidRPr="00005E6E">
        <w:t>).</w:t>
      </w:r>
    </w:p>
    <w:p w14:paraId="38320C75" w14:textId="752B430B"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85"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86"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47E5C" w:rsidRPr="00005E6E">
        <w:t xml:space="preserve">Figure </w:t>
      </w:r>
      <w:r w:rsidR="00547E5C">
        <w:t>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47E5C" w:rsidRPr="00005E6E">
        <w:t xml:space="preserve">Figure </w:t>
      </w:r>
      <w:r w:rsidR="00547E5C">
        <w:t>4</w:t>
      </w:r>
      <w:r w:rsidR="00583E35" w:rsidRPr="00005E6E">
        <w:fldChar w:fldCharType="end"/>
      </w:r>
      <w:r w:rsidR="00877F4C" w:rsidRPr="00005E6E">
        <w:t xml:space="preserve">. </w:t>
      </w:r>
      <w:r w:rsidR="005A2158" w:rsidRPr="00005E6E">
        <w:t>Also, w</w:t>
      </w:r>
      <w:r w:rsidR="009B3839" w:rsidRPr="00005E6E">
        <w:t xml:space="preserve">e revealed </w:t>
      </w:r>
      <w:ins w:id="687" w:author="Won Do Lee" w:date="2023-01-17T22:36:00Z">
        <w:r w:rsidR="00B97F5A" w:rsidRPr="00005E6E">
          <w:t xml:space="preserve">that </w:t>
        </w:r>
      </w:ins>
      <w:r w:rsidR="009B3839" w:rsidRPr="00005E6E">
        <w:t>the lowest mobility reduction before the lockdown</w:t>
      </w:r>
      <w:del w:id="688" w:author="Won Do Lee" w:date="2023-01-17T22:36:00Z">
        <w:r w:rsidR="00A11B34" w:rsidRPr="00005E6E" w:rsidDel="00B97F5A">
          <w:delText>,</w:delText>
        </w:r>
      </w:del>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ins w:id="689" w:author="Won Do Lee" w:date="2023-01-17T22:36:00Z">
        <w:r w:rsidR="00B97F5A" w:rsidRPr="00005E6E">
          <w:t xml:space="preserve">were </w:t>
        </w:r>
      </w:ins>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46F91C4A" w:rsidR="00AE40C9" w:rsidRPr="00005E6E" w:rsidDel="00147789" w:rsidRDefault="00AE40C9" w:rsidP="000F3486">
      <w:pPr>
        <w:pStyle w:val="Caption"/>
        <w:keepNext/>
        <w:rPr>
          <w:del w:id="690" w:author="Won Do Lee [2]" w:date="2023-07-13T06:15:00Z"/>
        </w:rPr>
      </w:pPr>
      <w:bookmarkStart w:id="691" w:name="_Ref81157865"/>
      <w:bookmarkStart w:id="692" w:name="_Ref81167577"/>
      <w:bookmarkStart w:id="693" w:name="_Hlk71705036"/>
      <w:del w:id="694" w:author="Won Do Lee [2]" w:date="2023-07-13T06:15:00Z">
        <w:r w:rsidRPr="00005E6E" w:rsidDel="00147789">
          <w:delText xml:space="preserve">Table </w:delText>
        </w:r>
        <w:r w:rsidR="00652E4E" w:rsidDel="00147789">
          <w:rPr>
            <w:b w:val="0"/>
            <w:bCs w:val="0"/>
          </w:rPr>
          <w:fldChar w:fldCharType="begin"/>
        </w:r>
        <w:r w:rsidR="00652E4E" w:rsidDel="00147789">
          <w:delInstrText xml:space="preserve"> SEQ Table \* ARABIC </w:delInstrText>
        </w:r>
        <w:r w:rsidR="00652E4E" w:rsidDel="00147789">
          <w:rPr>
            <w:b w:val="0"/>
            <w:bCs w:val="0"/>
          </w:rPr>
          <w:fldChar w:fldCharType="separate"/>
        </w:r>
        <w:r w:rsidR="00547E5C" w:rsidDel="00147789">
          <w:rPr>
            <w:noProof/>
          </w:rPr>
          <w:delText>1</w:delText>
        </w:r>
        <w:r w:rsidR="00652E4E" w:rsidDel="00147789">
          <w:rPr>
            <w:b w:val="0"/>
            <w:bCs w:val="0"/>
            <w:noProof/>
          </w:rPr>
          <w:fldChar w:fldCharType="end"/>
        </w:r>
        <w:bookmarkEnd w:id="691"/>
        <w:r w:rsidRPr="00005E6E" w:rsidDel="00147789">
          <w:delText xml:space="preserve">. </w:delText>
        </w:r>
        <w:bookmarkStart w:id="695" w:name="_Hlk125059417"/>
        <w:r w:rsidR="00730525" w:rsidRPr="00005E6E" w:rsidDel="00147789">
          <w:delText xml:space="preserve">Characteristics </w:delText>
        </w:r>
        <w:r w:rsidRPr="00005E6E" w:rsidDel="00147789">
          <w:delText xml:space="preserve">of </w:delText>
        </w:r>
        <w:r w:rsidR="00730525" w:rsidRPr="00005E6E" w:rsidDel="00147789">
          <w:delText>change in mobility levels</w:delText>
        </w:r>
        <w:r w:rsidRPr="00005E6E" w:rsidDel="00147789">
          <w:delText xml:space="preserve"> during lockdown by clusters</w:delText>
        </w:r>
        <w:r w:rsidR="00B97F5A" w:rsidRPr="00005E6E" w:rsidDel="00147789">
          <w:delText>.</w:delText>
        </w:r>
        <w:bookmarkEnd w:id="692"/>
        <w:bookmarkEnd w:id="695"/>
      </w:del>
    </w:p>
    <w:tbl>
      <w:tblPr>
        <w:tblStyle w:val="GridTable1Light"/>
        <w:tblW w:w="0" w:type="auto"/>
        <w:tblLook w:val="04A0" w:firstRow="1" w:lastRow="0" w:firstColumn="1" w:lastColumn="0" w:noHBand="0" w:noVBand="1"/>
      </w:tblPr>
      <w:tblGrid>
        <w:gridCol w:w="3750"/>
        <w:gridCol w:w="974"/>
        <w:gridCol w:w="974"/>
        <w:gridCol w:w="1065"/>
        <w:gridCol w:w="974"/>
        <w:gridCol w:w="1252"/>
      </w:tblGrid>
      <w:tr w:rsidR="00CA60E3" w:rsidRPr="00005E6E" w:rsidDel="00147789" w14:paraId="53812418" w14:textId="2AD703A1" w:rsidTr="00CA60E3">
        <w:trPr>
          <w:trHeight w:val="567"/>
          <w:del w:id="696" w:author="Won Do Lee [2]" w:date="2023-07-13T06:15:00Z"/>
        </w:trPr>
        <w:tc>
          <w:tcPr>
            <w:tcW w:w="0" w:type="auto"/>
            <w:tcBorders>
              <w:top w:val="single" w:sz="12" w:space="0" w:color="auto"/>
              <w:left w:val="nil"/>
              <w:bottom w:val="single" w:sz="12" w:space="0" w:color="auto"/>
            </w:tcBorders>
            <w:shd w:val="clear" w:color="auto" w:fill="A5A5A5" w:themeFill="accent3"/>
            <w:noWrap/>
            <w:hideMark/>
          </w:tcPr>
          <w:p w14:paraId="01599BBE" w14:textId="0705BF29" w:rsidR="00CA60E3" w:rsidRPr="00005E6E" w:rsidDel="00147789" w:rsidRDefault="00CA60E3" w:rsidP="00CA60E3">
            <w:pPr>
              <w:widowControl/>
              <w:wordWrap/>
              <w:autoSpaceDE/>
              <w:autoSpaceDN/>
              <w:cnfStyle w:val="101000000000" w:firstRow="1" w:lastRow="0" w:firstColumn="1" w:lastColumn="0" w:oddVBand="0" w:evenVBand="0" w:oddHBand="0" w:evenHBand="0" w:firstRowFirstColumn="0" w:firstRowLastColumn="0" w:lastRowFirstColumn="0" w:lastRowLastColumn="0"/>
              <w:rPr>
                <w:del w:id="697" w:author="Won Do Lee [2]" w:date="2023-07-13T06:15:00Z"/>
                <w:rFonts w:eastAsia="Times New Roman"/>
                <w:color w:val="000000"/>
                <w:sz w:val="20"/>
                <w:szCs w:val="20"/>
              </w:rPr>
            </w:pPr>
            <w:del w:id="698" w:author="Won Do Lee [2]" w:date="2023-07-13T06:15:00Z">
              <w:r w:rsidRPr="00005E6E" w:rsidDel="00147789">
                <w:rPr>
                  <w:rFonts w:eastAsia="Times New Roman" w:cs="Times New Roman"/>
                  <w:color w:val="000000"/>
                  <w:sz w:val="20"/>
                  <w:szCs w:val="20"/>
                </w:rPr>
                <w:delText>Characteristics</w:delText>
              </w:r>
            </w:del>
          </w:p>
        </w:tc>
        <w:tc>
          <w:tcPr>
            <w:tcW w:w="0" w:type="auto"/>
            <w:tcBorders>
              <w:top w:val="single" w:sz="12" w:space="0" w:color="auto"/>
              <w:bottom w:val="single" w:sz="12" w:space="0" w:color="auto"/>
            </w:tcBorders>
            <w:shd w:val="clear" w:color="auto" w:fill="A5A5A5" w:themeFill="accent3"/>
          </w:tcPr>
          <w:p w14:paraId="46EFE744" w14:textId="3153591F"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699" w:author="Won Do Lee [2]" w:date="2023-07-13T06:15:00Z"/>
                <w:sz w:val="18"/>
                <w:szCs w:val="18"/>
              </w:rPr>
            </w:pPr>
            <w:del w:id="700" w:author="Won Do Lee [2]" w:date="2023-07-13T06:15:00Z">
              <w:r w:rsidRPr="00005E6E" w:rsidDel="00147789">
                <w:rPr>
                  <w:sz w:val="18"/>
                  <w:szCs w:val="18"/>
                </w:rPr>
                <w:delText>G</w:delText>
              </w:r>
              <w:r w:rsidDel="00147789">
                <w:rPr>
                  <w:rFonts w:hint="eastAsia"/>
                  <w:sz w:val="18"/>
                  <w:szCs w:val="18"/>
                </w:rPr>
                <w:delText>1</w:delText>
              </w:r>
            </w:del>
          </w:p>
          <w:p w14:paraId="6373CE7C" w14:textId="313294BA"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1" w:author="Won Do Lee [2]" w:date="2023-07-13T06:15:00Z"/>
                <w:sz w:val="18"/>
                <w:szCs w:val="18"/>
              </w:rPr>
            </w:pPr>
            <w:del w:id="702" w:author="Won Do Lee [2]" w:date="2023-07-13T06:15:00Z">
              <w:r w:rsidRPr="00005E6E" w:rsidDel="00147789">
                <w:rPr>
                  <w:sz w:val="18"/>
                  <w:szCs w:val="18"/>
                </w:rPr>
                <w:delText>(45 LTLAs)</w:delText>
              </w:r>
            </w:del>
          </w:p>
        </w:tc>
        <w:tc>
          <w:tcPr>
            <w:tcW w:w="0" w:type="auto"/>
            <w:tcBorders>
              <w:top w:val="single" w:sz="12" w:space="0" w:color="auto"/>
              <w:bottom w:val="single" w:sz="12" w:space="0" w:color="auto"/>
            </w:tcBorders>
            <w:shd w:val="clear" w:color="auto" w:fill="A5A5A5" w:themeFill="accent3"/>
          </w:tcPr>
          <w:p w14:paraId="0975E98E" w14:textId="611F5B03"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3" w:author="Won Do Lee [2]" w:date="2023-07-13T06:15:00Z"/>
                <w:sz w:val="18"/>
                <w:szCs w:val="18"/>
              </w:rPr>
            </w:pPr>
            <w:del w:id="704" w:author="Won Do Lee [2]" w:date="2023-07-13T06:15:00Z">
              <w:r w:rsidRPr="00005E6E" w:rsidDel="00147789">
                <w:rPr>
                  <w:sz w:val="18"/>
                  <w:szCs w:val="18"/>
                </w:rPr>
                <w:delText>G</w:delText>
              </w:r>
              <w:r w:rsidDel="00147789">
                <w:rPr>
                  <w:rFonts w:hint="eastAsia"/>
                  <w:sz w:val="18"/>
                  <w:szCs w:val="18"/>
                </w:rPr>
                <w:delText>2</w:delText>
              </w:r>
            </w:del>
          </w:p>
          <w:p w14:paraId="6CC55AC3" w14:textId="371D13FC"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5" w:author="Won Do Lee [2]" w:date="2023-07-13T06:15:00Z"/>
                <w:sz w:val="18"/>
                <w:szCs w:val="18"/>
              </w:rPr>
            </w:pPr>
            <w:del w:id="706" w:author="Won Do Lee [2]" w:date="2023-07-13T06:15:00Z">
              <w:r w:rsidRPr="00005E6E" w:rsidDel="00147789">
                <w:rPr>
                  <w:sz w:val="18"/>
                  <w:szCs w:val="18"/>
                </w:rPr>
                <w:delText>(96 LTLAs)</w:delText>
              </w:r>
            </w:del>
          </w:p>
        </w:tc>
        <w:tc>
          <w:tcPr>
            <w:tcW w:w="0" w:type="auto"/>
            <w:tcBorders>
              <w:top w:val="single" w:sz="12" w:space="0" w:color="auto"/>
              <w:bottom w:val="single" w:sz="12" w:space="0" w:color="auto"/>
            </w:tcBorders>
            <w:shd w:val="clear" w:color="auto" w:fill="A5A5A5" w:themeFill="accent3"/>
            <w:noWrap/>
            <w:hideMark/>
          </w:tcPr>
          <w:p w14:paraId="256FDDA2" w14:textId="6235B520"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7" w:author="Won Do Lee [2]" w:date="2023-07-13T06:15:00Z"/>
                <w:sz w:val="18"/>
                <w:szCs w:val="18"/>
              </w:rPr>
            </w:pPr>
            <w:del w:id="708" w:author="Won Do Lee [2]" w:date="2023-07-13T06:15:00Z">
              <w:r w:rsidRPr="00005E6E" w:rsidDel="00147789">
                <w:rPr>
                  <w:sz w:val="18"/>
                  <w:szCs w:val="18"/>
                </w:rPr>
                <w:delText>G</w:delText>
              </w:r>
              <w:r w:rsidDel="00147789">
                <w:rPr>
                  <w:rFonts w:hint="eastAsia"/>
                  <w:sz w:val="18"/>
                  <w:szCs w:val="18"/>
                </w:rPr>
                <w:delText>3</w:delText>
              </w:r>
            </w:del>
          </w:p>
          <w:p w14:paraId="73779760" w14:textId="60B72806"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9" w:author="Won Do Lee [2]" w:date="2023-07-13T06:15:00Z"/>
                <w:rFonts w:eastAsia="Times New Roman"/>
                <w:color w:val="000000"/>
                <w:sz w:val="18"/>
                <w:szCs w:val="18"/>
              </w:rPr>
            </w:pPr>
            <w:del w:id="710" w:author="Won Do Lee [2]" w:date="2023-07-13T06:15:00Z">
              <w:r w:rsidRPr="00005E6E" w:rsidDel="00147789">
                <w:rPr>
                  <w:rFonts w:eastAsia="Times New Roman"/>
                  <w:sz w:val="18"/>
                  <w:szCs w:val="18"/>
                </w:rPr>
                <w:delText>(105 LTLAs)</w:delText>
              </w:r>
            </w:del>
          </w:p>
        </w:tc>
        <w:tc>
          <w:tcPr>
            <w:tcW w:w="0" w:type="auto"/>
            <w:tcBorders>
              <w:top w:val="single" w:sz="12" w:space="0" w:color="auto"/>
              <w:bottom w:val="single" w:sz="12" w:space="0" w:color="auto"/>
            </w:tcBorders>
            <w:shd w:val="clear" w:color="auto" w:fill="A5A5A5" w:themeFill="accent3"/>
          </w:tcPr>
          <w:p w14:paraId="356DF925" w14:textId="4457C3F7"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11" w:author="Won Do Lee [2]" w:date="2023-07-13T06:15:00Z"/>
                <w:b w:val="0"/>
                <w:bCs w:val="0"/>
                <w:sz w:val="18"/>
                <w:szCs w:val="18"/>
              </w:rPr>
            </w:pPr>
            <w:del w:id="712" w:author="Won Do Lee [2]" w:date="2023-07-13T06:15:00Z">
              <w:r w:rsidRPr="00005E6E" w:rsidDel="00147789">
                <w:rPr>
                  <w:sz w:val="18"/>
                  <w:szCs w:val="18"/>
                </w:rPr>
                <w:delText>G</w:delText>
              </w:r>
              <w:r w:rsidDel="00147789">
                <w:rPr>
                  <w:rFonts w:hint="eastAsia"/>
                  <w:sz w:val="18"/>
                  <w:szCs w:val="18"/>
                </w:rPr>
                <w:delText>4</w:delText>
              </w:r>
            </w:del>
          </w:p>
          <w:p w14:paraId="24B24CE9" w14:textId="567C7939"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13" w:author="Won Do Lee [2]" w:date="2023-07-13T06:15:00Z"/>
                <w:sz w:val="18"/>
                <w:szCs w:val="18"/>
              </w:rPr>
            </w:pPr>
            <w:del w:id="714" w:author="Won Do Lee [2]" w:date="2023-07-13T06:15:00Z">
              <w:r w:rsidRPr="00005E6E" w:rsidDel="00147789">
                <w:rPr>
                  <w:rFonts w:eastAsia="Times New Roman"/>
                  <w:sz w:val="18"/>
                  <w:szCs w:val="18"/>
                </w:rPr>
                <w:delText>(69 LTLAs)</w:delText>
              </w:r>
            </w:del>
          </w:p>
        </w:tc>
        <w:tc>
          <w:tcPr>
            <w:tcW w:w="0" w:type="auto"/>
            <w:tcBorders>
              <w:top w:val="single" w:sz="12" w:space="0" w:color="auto"/>
              <w:left w:val="double" w:sz="4" w:space="0" w:color="auto"/>
              <w:bottom w:val="single" w:sz="12" w:space="0" w:color="auto"/>
              <w:right w:val="nil"/>
            </w:tcBorders>
            <w:shd w:val="clear" w:color="auto" w:fill="A5A5A5" w:themeFill="accent3"/>
            <w:noWrap/>
            <w:hideMark/>
          </w:tcPr>
          <w:p w14:paraId="70A6E8AB" w14:textId="35AF006D"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15" w:author="Won Do Lee [2]" w:date="2023-07-13T06:15:00Z"/>
                <w:sz w:val="18"/>
                <w:szCs w:val="18"/>
              </w:rPr>
            </w:pPr>
            <w:del w:id="716" w:author="Won Do Lee [2]" w:date="2023-07-13T06:15:00Z">
              <w:r w:rsidRPr="00005E6E" w:rsidDel="00147789">
                <w:rPr>
                  <w:sz w:val="18"/>
                  <w:szCs w:val="18"/>
                </w:rPr>
                <w:delText>National level</w:delText>
              </w:r>
            </w:del>
          </w:p>
          <w:p w14:paraId="4157771B" w14:textId="20279DA2"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17" w:author="Won Do Lee [2]" w:date="2023-07-13T06:15:00Z"/>
                <w:sz w:val="18"/>
                <w:szCs w:val="18"/>
              </w:rPr>
            </w:pPr>
            <w:del w:id="718" w:author="Won Do Lee [2]" w:date="2023-07-13T06:15:00Z">
              <w:r w:rsidRPr="00005E6E" w:rsidDel="00147789">
                <w:rPr>
                  <w:sz w:val="18"/>
                  <w:szCs w:val="18"/>
                </w:rPr>
                <w:delText>(315 LTLAs)</w:delText>
              </w:r>
            </w:del>
          </w:p>
        </w:tc>
      </w:tr>
      <w:tr w:rsidR="00CA60E3" w:rsidRPr="00005E6E" w:rsidDel="00147789" w14:paraId="31628A30" w14:textId="3D61CBC9" w:rsidTr="00CA60E3">
        <w:trPr>
          <w:trHeight w:val="567"/>
          <w:del w:id="719" w:author="Won Do Lee [2]" w:date="2023-07-13T06:15:00Z"/>
        </w:trPr>
        <w:tc>
          <w:tcPr>
            <w:tcW w:w="0" w:type="auto"/>
            <w:tcBorders>
              <w:top w:val="single" w:sz="4" w:space="0" w:color="auto"/>
              <w:left w:val="nil"/>
            </w:tcBorders>
            <w:noWrap/>
            <w:hideMark/>
          </w:tcPr>
          <w:p w14:paraId="3A33A786" w14:textId="0EE0D565"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20" w:author="Won Do Lee [2]" w:date="2023-07-13T06:15:00Z"/>
                <w:rFonts w:eastAsia="Times New Roman"/>
                <w:b w:val="0"/>
                <w:bCs w:val="0"/>
                <w:color w:val="000000"/>
                <w:sz w:val="20"/>
                <w:szCs w:val="20"/>
              </w:rPr>
            </w:pPr>
            <w:del w:id="721" w:author="Won Do Lee [2]" w:date="2023-07-13T06:15:00Z">
              <w:r w:rsidRPr="00005E6E" w:rsidDel="00147789">
                <w:rPr>
                  <w:rFonts w:eastAsia="Times New Roman"/>
                  <w:b w:val="0"/>
                  <w:bCs w:val="0"/>
                  <w:color w:val="000000"/>
                  <w:sz w:val="20"/>
                  <w:szCs w:val="20"/>
                </w:rPr>
                <w:delText>Mobility level on the first day of lockdown</w:delText>
              </w:r>
            </w:del>
          </w:p>
          <w:p w14:paraId="6AAE93AC" w14:textId="7C9B4B2B"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22" w:author="Won Do Lee [2]" w:date="2023-07-13T06:15:00Z"/>
                <w:rFonts w:eastAsia="Times New Roman"/>
                <w:b w:val="0"/>
                <w:bCs w:val="0"/>
                <w:i/>
                <w:iCs/>
                <w:color w:val="000000"/>
                <w:sz w:val="20"/>
                <w:szCs w:val="20"/>
              </w:rPr>
            </w:pPr>
            <w:del w:id="723" w:author="Won Do Lee [2]" w:date="2023-07-13T06:15:00Z">
              <w:r w:rsidRPr="00005E6E" w:rsidDel="00147789">
                <w:rPr>
                  <w:rFonts w:eastAsia="Times New Roman"/>
                  <w:b w:val="0"/>
                  <w:bCs w:val="0"/>
                  <w:color w:val="000000"/>
                  <w:sz w:val="20"/>
                  <w:szCs w:val="20"/>
                </w:rPr>
                <w:delText xml:space="preserve"> </w:delText>
              </w:r>
            </w:del>
            <m:oMath>
              <m:r>
                <w:del w:id="724" w:author="Won Do Lee [2]" w:date="2023-07-13T06:15:00Z">
                  <m:rPr>
                    <m:sty m:val="bi"/>
                  </m:rPr>
                  <w:rPr>
                    <w:rFonts w:ascii="Cambria Math" w:eastAsia="Times New Roman" w:hAnsi="Cambria Math"/>
                    <w:color w:val="000000"/>
                    <w:sz w:val="20"/>
                    <w:szCs w:val="20"/>
                  </w:rPr>
                  <m:t>(</m:t>
                </w:del>
              </m:r>
              <m:sSub>
                <m:sSubPr>
                  <m:ctrlPr>
                    <w:del w:id="725" w:author="Won Do Lee [2]" w:date="2023-07-13T06:15:00Z">
                      <w:rPr>
                        <w:rFonts w:ascii="Cambria Math" w:eastAsia="Times New Roman" w:hAnsi="Cambria Math"/>
                        <w:b w:val="0"/>
                        <w:bCs w:val="0"/>
                        <w:i/>
                        <w:iCs/>
                        <w:color w:val="000000"/>
                        <w:sz w:val="20"/>
                        <w:szCs w:val="20"/>
                      </w:rPr>
                    </w:del>
                  </m:ctrlPr>
                </m:sSubPr>
                <m:e>
                  <m:r>
                    <w:del w:id="726" w:author="Won Do Lee [2]" w:date="2023-07-13T06:15:00Z">
                      <m:rPr>
                        <m:sty m:val="bi"/>
                      </m:rPr>
                      <w:rPr>
                        <w:rFonts w:ascii="Cambria Math" w:eastAsia="Times New Roman" w:hAnsi="Cambria Math"/>
                        <w:color w:val="000000"/>
                        <w:sz w:val="20"/>
                        <w:szCs w:val="20"/>
                      </w:rPr>
                      <m:t>Mob</m:t>
                    </w:del>
                  </m:r>
                </m:e>
                <m:sub>
                  <m:r>
                    <w:del w:id="727" w:author="Won Do Lee [2]" w:date="2023-07-13T06:15:00Z">
                      <m:rPr>
                        <m:sty m:val="bi"/>
                      </m:rPr>
                      <w:rPr>
                        <w:rFonts w:ascii="Cambria Math" w:eastAsia="Times New Roman" w:hAnsi="Cambria Math"/>
                        <w:color w:val="000000"/>
                        <w:sz w:val="20"/>
                        <w:szCs w:val="20"/>
                      </w:rPr>
                      <m:t>t=0</m:t>
                    </w:del>
                  </m:r>
                </m:sub>
              </m:sSub>
              <m:r>
                <w:del w:id="728" w:author="Won Do Lee [2]" w:date="2023-07-13T06:15:00Z">
                  <m:rPr>
                    <m:sty m:val="bi"/>
                  </m:rPr>
                  <w:rPr>
                    <w:rFonts w:ascii="Cambria Math" w:eastAsia="Times New Roman" w:hAnsi="Cambria Math"/>
                    <w:color w:val="000000"/>
                    <w:sz w:val="20"/>
                    <w:szCs w:val="20"/>
                  </w:rPr>
                  <m:t>)</m:t>
                </w:del>
              </m:r>
            </m:oMath>
          </w:p>
        </w:tc>
        <w:tc>
          <w:tcPr>
            <w:tcW w:w="0" w:type="auto"/>
            <w:tcBorders>
              <w:top w:val="single" w:sz="4" w:space="0" w:color="auto"/>
            </w:tcBorders>
          </w:tcPr>
          <w:p w14:paraId="7D410253" w14:textId="442D0D89" w:rsidR="00CA60E3" w:rsidRPr="00005E6E" w:rsidDel="00147789" w:rsidRDefault="00CA60E3" w:rsidP="00CA60E3">
            <w:pPr>
              <w:widowControl/>
              <w:wordWrap/>
              <w:autoSpaceDE/>
              <w:autoSpaceDN/>
              <w:jc w:val="right"/>
              <w:rPr>
                <w:del w:id="729" w:author="Won Do Lee [2]" w:date="2023-07-13T06:15:00Z"/>
                <w:sz w:val="20"/>
                <w:szCs w:val="20"/>
              </w:rPr>
            </w:pPr>
            <w:del w:id="730" w:author="Won Do Lee [2]" w:date="2023-07-13T06:15:00Z">
              <w:r w:rsidRPr="00005E6E" w:rsidDel="00147789">
                <w:rPr>
                  <w:sz w:val="20"/>
                  <w:szCs w:val="20"/>
                </w:rPr>
                <w:delText>-67.1%</w:delText>
              </w:r>
            </w:del>
          </w:p>
        </w:tc>
        <w:tc>
          <w:tcPr>
            <w:tcW w:w="0" w:type="auto"/>
            <w:tcBorders>
              <w:top w:val="single" w:sz="4" w:space="0" w:color="auto"/>
            </w:tcBorders>
          </w:tcPr>
          <w:p w14:paraId="420326FC" w14:textId="68CD96E4" w:rsidR="00CA60E3" w:rsidRPr="00005E6E" w:rsidDel="00147789" w:rsidRDefault="00CA60E3" w:rsidP="00CA60E3">
            <w:pPr>
              <w:widowControl/>
              <w:wordWrap/>
              <w:autoSpaceDE/>
              <w:autoSpaceDN/>
              <w:jc w:val="right"/>
              <w:rPr>
                <w:del w:id="731" w:author="Won Do Lee [2]" w:date="2023-07-13T06:15:00Z"/>
                <w:sz w:val="20"/>
                <w:szCs w:val="20"/>
              </w:rPr>
            </w:pPr>
            <w:del w:id="732" w:author="Won Do Lee [2]" w:date="2023-07-13T06:15:00Z">
              <w:r w:rsidRPr="00005E6E" w:rsidDel="00147789">
                <w:rPr>
                  <w:sz w:val="20"/>
                  <w:szCs w:val="20"/>
                </w:rPr>
                <w:delText>-57.7%</w:delText>
              </w:r>
            </w:del>
          </w:p>
        </w:tc>
        <w:tc>
          <w:tcPr>
            <w:tcW w:w="0" w:type="auto"/>
            <w:tcBorders>
              <w:top w:val="single" w:sz="4" w:space="0" w:color="auto"/>
            </w:tcBorders>
            <w:noWrap/>
            <w:hideMark/>
          </w:tcPr>
          <w:p w14:paraId="0A0903D5" w14:textId="75AD35BB" w:rsidR="00CA60E3" w:rsidRPr="00005E6E" w:rsidDel="00147789" w:rsidRDefault="00CA60E3" w:rsidP="00CA60E3">
            <w:pPr>
              <w:widowControl/>
              <w:wordWrap/>
              <w:autoSpaceDE/>
              <w:autoSpaceDN/>
              <w:jc w:val="right"/>
              <w:rPr>
                <w:del w:id="733" w:author="Won Do Lee [2]" w:date="2023-07-13T06:15:00Z"/>
                <w:rFonts w:eastAsia="Times New Roman"/>
                <w:color w:val="000000"/>
                <w:sz w:val="20"/>
                <w:szCs w:val="20"/>
              </w:rPr>
            </w:pPr>
            <w:del w:id="734" w:author="Won Do Lee [2]" w:date="2023-07-13T06:15:00Z">
              <w:r w:rsidRPr="00005E6E" w:rsidDel="00147789">
                <w:rPr>
                  <w:sz w:val="20"/>
                  <w:szCs w:val="20"/>
                </w:rPr>
                <w:delText>-44.2%</w:delText>
              </w:r>
            </w:del>
          </w:p>
        </w:tc>
        <w:tc>
          <w:tcPr>
            <w:tcW w:w="0" w:type="auto"/>
            <w:tcBorders>
              <w:top w:val="single" w:sz="4" w:space="0" w:color="auto"/>
            </w:tcBorders>
          </w:tcPr>
          <w:p w14:paraId="334A64AB" w14:textId="607B55C5" w:rsidR="00CA60E3" w:rsidRPr="00005E6E" w:rsidDel="00147789" w:rsidRDefault="00CA60E3" w:rsidP="00CA60E3">
            <w:pPr>
              <w:widowControl/>
              <w:wordWrap/>
              <w:autoSpaceDE/>
              <w:autoSpaceDN/>
              <w:jc w:val="right"/>
              <w:rPr>
                <w:del w:id="735" w:author="Won Do Lee [2]" w:date="2023-07-13T06:15:00Z"/>
                <w:sz w:val="20"/>
                <w:szCs w:val="20"/>
              </w:rPr>
            </w:pPr>
            <w:del w:id="736" w:author="Won Do Lee [2]" w:date="2023-07-13T06:15:00Z">
              <w:r w:rsidRPr="00005E6E" w:rsidDel="00147789">
                <w:rPr>
                  <w:sz w:val="20"/>
                  <w:szCs w:val="20"/>
                </w:rPr>
                <w:delText>-36.2%</w:delText>
              </w:r>
            </w:del>
          </w:p>
        </w:tc>
        <w:tc>
          <w:tcPr>
            <w:tcW w:w="0" w:type="auto"/>
            <w:tcBorders>
              <w:top w:val="single" w:sz="4" w:space="0" w:color="auto"/>
              <w:left w:val="double" w:sz="4" w:space="0" w:color="auto"/>
              <w:right w:val="nil"/>
            </w:tcBorders>
            <w:noWrap/>
            <w:hideMark/>
          </w:tcPr>
          <w:p w14:paraId="67FB5E6E" w14:textId="7FBE2A18" w:rsidR="00CA60E3" w:rsidRPr="00005E6E" w:rsidDel="00147789" w:rsidRDefault="00CA60E3" w:rsidP="00CA60E3">
            <w:pPr>
              <w:widowControl/>
              <w:wordWrap/>
              <w:autoSpaceDE/>
              <w:autoSpaceDN/>
              <w:jc w:val="right"/>
              <w:rPr>
                <w:del w:id="737" w:author="Won Do Lee [2]" w:date="2023-07-13T06:15:00Z"/>
                <w:rFonts w:eastAsia="Times New Roman"/>
                <w:color w:val="000000"/>
                <w:sz w:val="20"/>
                <w:szCs w:val="20"/>
              </w:rPr>
            </w:pPr>
            <w:del w:id="738" w:author="Won Do Lee [2]" w:date="2023-07-13T06:15:00Z">
              <w:r w:rsidRPr="00005E6E" w:rsidDel="00147789">
                <w:rPr>
                  <w:sz w:val="20"/>
                  <w:szCs w:val="20"/>
                </w:rPr>
                <w:delText>-47.7%</w:delText>
              </w:r>
            </w:del>
          </w:p>
        </w:tc>
      </w:tr>
      <w:tr w:rsidR="00CA60E3" w:rsidRPr="00005E6E" w:rsidDel="00147789" w14:paraId="7A1EE8B0" w14:textId="2F6B6B46" w:rsidTr="00CA60E3">
        <w:trPr>
          <w:trHeight w:val="567"/>
          <w:del w:id="739" w:author="Won Do Lee [2]" w:date="2023-07-13T06:15:00Z"/>
        </w:trPr>
        <w:tc>
          <w:tcPr>
            <w:tcW w:w="0" w:type="auto"/>
            <w:tcBorders>
              <w:left w:val="nil"/>
            </w:tcBorders>
            <w:noWrap/>
            <w:hideMark/>
          </w:tcPr>
          <w:p w14:paraId="2C5C2051" w14:textId="34D0FE21"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40" w:author="Won Do Lee [2]" w:date="2023-07-13T06:15:00Z"/>
                <w:rFonts w:eastAsia="Times New Roman"/>
                <w:b w:val="0"/>
                <w:bCs w:val="0"/>
                <w:color w:val="000000"/>
                <w:sz w:val="20"/>
                <w:szCs w:val="20"/>
              </w:rPr>
            </w:pPr>
            <w:del w:id="741" w:author="Won Do Lee [2]" w:date="2023-07-13T06:15:00Z">
              <w:r w:rsidRPr="00005E6E" w:rsidDel="00147789">
                <w:rPr>
                  <w:rFonts w:eastAsia="Times New Roman"/>
                  <w:b w:val="0"/>
                  <w:bCs w:val="0"/>
                  <w:color w:val="000000"/>
                  <w:sz w:val="20"/>
                  <w:szCs w:val="20"/>
                </w:rPr>
                <w:delText>Minimum level of mobility</w:delText>
              </w:r>
            </w:del>
          </w:p>
          <w:p w14:paraId="655084D6" w14:textId="24A6EA61"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42" w:author="Won Do Lee [2]" w:date="2023-07-13T06:15:00Z"/>
                <w:rFonts w:eastAsia="Times New Roman"/>
                <w:b w:val="0"/>
                <w:bCs w:val="0"/>
                <w:color w:val="000000"/>
                <w:sz w:val="20"/>
                <w:szCs w:val="20"/>
              </w:rPr>
            </w:pPr>
            <m:oMath>
              <m:r>
                <w:del w:id="743" w:author="Won Do Lee [2]" w:date="2023-07-13T06:15:00Z">
                  <m:rPr>
                    <m:sty m:val="bi"/>
                  </m:rPr>
                  <w:rPr>
                    <w:rFonts w:ascii="Cambria Math" w:eastAsia="Times New Roman" w:hAnsi="Cambria Math"/>
                    <w:color w:val="000000"/>
                    <w:sz w:val="20"/>
                    <w:szCs w:val="20"/>
                  </w:rPr>
                  <m:t>(</m:t>
                </w:del>
              </m:r>
              <m:sSub>
                <m:sSubPr>
                  <m:ctrlPr>
                    <w:del w:id="744" w:author="Won Do Lee [2]" w:date="2023-07-13T06:15:00Z">
                      <w:rPr>
                        <w:rFonts w:ascii="Cambria Math" w:eastAsia="Times New Roman" w:hAnsi="Cambria Math"/>
                        <w:b w:val="0"/>
                        <w:bCs w:val="0"/>
                        <w:i/>
                        <w:iCs/>
                        <w:color w:val="000000"/>
                        <w:sz w:val="20"/>
                        <w:szCs w:val="20"/>
                      </w:rPr>
                    </w:del>
                  </m:ctrlPr>
                </m:sSubPr>
                <m:e>
                  <m:r>
                    <w:del w:id="745" w:author="Won Do Lee [2]" w:date="2023-07-13T06:15:00Z">
                      <m:rPr>
                        <m:sty m:val="bi"/>
                      </m:rPr>
                      <w:rPr>
                        <w:rFonts w:ascii="Cambria Math" w:eastAsia="Times New Roman" w:hAnsi="Cambria Math"/>
                        <w:color w:val="000000"/>
                        <w:sz w:val="20"/>
                        <w:szCs w:val="20"/>
                      </w:rPr>
                      <m:t>Mob</m:t>
                    </w:del>
                  </m:r>
                </m:e>
                <m:sub>
                  <m:r>
                    <w:del w:id="746" w:author="Won Do Lee [2]" w:date="2023-07-13T06:15:00Z">
                      <m:rPr>
                        <m:sty m:val="bi"/>
                      </m:rPr>
                      <w:rPr>
                        <w:rFonts w:ascii="Cambria Math" w:eastAsia="Times New Roman" w:hAnsi="Cambria Math"/>
                        <w:color w:val="000000"/>
                        <w:sz w:val="20"/>
                        <w:szCs w:val="20"/>
                      </w:rPr>
                      <m:t>min</m:t>
                    </w:del>
                  </m:r>
                </m:sub>
              </m:sSub>
              <m:r>
                <w:del w:id="747" w:author="Won Do Lee [2]" w:date="2023-07-13T06:15:00Z">
                  <m:rPr>
                    <m:sty m:val="bi"/>
                  </m:rPr>
                  <w:rPr>
                    <w:rFonts w:ascii="Cambria Math" w:eastAsia="Times New Roman" w:hAnsi="Cambria Math"/>
                    <w:color w:val="000000"/>
                    <w:sz w:val="20"/>
                    <w:szCs w:val="20"/>
                  </w:rPr>
                  <m:t>)</m:t>
                </w:del>
              </m:r>
            </m:oMath>
            <w:del w:id="748" w:author="Won Do Lee [2]" w:date="2023-07-13T06:15:00Z">
              <w:r w:rsidRPr="00005E6E" w:rsidDel="00147789">
                <w:rPr>
                  <w:rFonts w:eastAsia="Times New Roman"/>
                  <w:b w:val="0"/>
                  <w:bCs w:val="0"/>
                  <w:color w:val="000000"/>
                  <w:sz w:val="20"/>
                  <w:szCs w:val="20"/>
                </w:rPr>
                <w:delText xml:space="preserve"> </w:delText>
              </w:r>
            </w:del>
          </w:p>
          <w:p w14:paraId="5D04F589" w14:textId="327A5C03"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49" w:author="Won Do Lee [2]" w:date="2023-07-13T06:15:00Z"/>
                <w:rFonts w:eastAsia="Times New Roman"/>
                <w:b w:val="0"/>
                <w:bCs w:val="0"/>
                <w:color w:val="000000"/>
                <w:sz w:val="20"/>
                <w:szCs w:val="20"/>
              </w:rPr>
            </w:pPr>
          </w:p>
        </w:tc>
        <w:tc>
          <w:tcPr>
            <w:tcW w:w="0" w:type="auto"/>
          </w:tcPr>
          <w:p w14:paraId="7F201FFB" w14:textId="0331A0D0" w:rsidR="00CA60E3" w:rsidRPr="00005E6E" w:rsidDel="00147789" w:rsidRDefault="00CA60E3" w:rsidP="00CA60E3">
            <w:pPr>
              <w:widowControl/>
              <w:wordWrap/>
              <w:autoSpaceDE/>
              <w:autoSpaceDN/>
              <w:jc w:val="right"/>
              <w:rPr>
                <w:del w:id="750" w:author="Won Do Lee [2]" w:date="2023-07-13T06:15:00Z"/>
                <w:sz w:val="20"/>
                <w:szCs w:val="20"/>
              </w:rPr>
            </w:pPr>
            <w:del w:id="751" w:author="Won Do Lee [2]" w:date="2023-07-13T06:15:00Z">
              <w:r w:rsidRPr="00005E6E" w:rsidDel="00147789">
                <w:rPr>
                  <w:sz w:val="20"/>
                  <w:szCs w:val="20"/>
                </w:rPr>
                <w:delText>-88.5%</w:delText>
              </w:r>
            </w:del>
          </w:p>
        </w:tc>
        <w:tc>
          <w:tcPr>
            <w:tcW w:w="0" w:type="auto"/>
          </w:tcPr>
          <w:p w14:paraId="0E77E20A" w14:textId="7F661460" w:rsidR="00CA60E3" w:rsidRPr="00005E6E" w:rsidDel="00147789" w:rsidRDefault="00CA60E3" w:rsidP="00CA60E3">
            <w:pPr>
              <w:widowControl/>
              <w:wordWrap/>
              <w:autoSpaceDE/>
              <w:autoSpaceDN/>
              <w:jc w:val="right"/>
              <w:rPr>
                <w:del w:id="752" w:author="Won Do Lee [2]" w:date="2023-07-13T06:15:00Z"/>
                <w:sz w:val="20"/>
                <w:szCs w:val="20"/>
              </w:rPr>
            </w:pPr>
            <w:del w:id="753" w:author="Won Do Lee [2]" w:date="2023-07-13T06:15:00Z">
              <w:r w:rsidRPr="00005E6E" w:rsidDel="00147789">
                <w:rPr>
                  <w:sz w:val="20"/>
                  <w:szCs w:val="20"/>
                </w:rPr>
                <w:delText>-82.6%</w:delText>
              </w:r>
            </w:del>
          </w:p>
        </w:tc>
        <w:tc>
          <w:tcPr>
            <w:tcW w:w="0" w:type="auto"/>
            <w:noWrap/>
            <w:hideMark/>
          </w:tcPr>
          <w:p w14:paraId="677B4BD3" w14:textId="55EECCCE" w:rsidR="00CA60E3" w:rsidRPr="00005E6E" w:rsidDel="00147789" w:rsidRDefault="00CA60E3" w:rsidP="00CA60E3">
            <w:pPr>
              <w:widowControl/>
              <w:wordWrap/>
              <w:autoSpaceDE/>
              <w:autoSpaceDN/>
              <w:jc w:val="right"/>
              <w:rPr>
                <w:del w:id="754" w:author="Won Do Lee [2]" w:date="2023-07-13T06:15:00Z"/>
                <w:rFonts w:eastAsia="Times New Roman"/>
                <w:color w:val="000000"/>
                <w:sz w:val="20"/>
                <w:szCs w:val="20"/>
              </w:rPr>
            </w:pPr>
            <w:del w:id="755" w:author="Won Do Lee [2]" w:date="2023-07-13T06:15:00Z">
              <w:r w:rsidRPr="00005E6E" w:rsidDel="00147789">
                <w:rPr>
                  <w:sz w:val="20"/>
                  <w:szCs w:val="20"/>
                </w:rPr>
                <w:delText>-75.4%</w:delText>
              </w:r>
            </w:del>
          </w:p>
        </w:tc>
        <w:tc>
          <w:tcPr>
            <w:tcW w:w="0" w:type="auto"/>
          </w:tcPr>
          <w:p w14:paraId="782AECE5" w14:textId="72DCC6B6" w:rsidR="00CA60E3" w:rsidRPr="00005E6E" w:rsidDel="00147789" w:rsidRDefault="00CA60E3" w:rsidP="00CA60E3">
            <w:pPr>
              <w:widowControl/>
              <w:wordWrap/>
              <w:autoSpaceDE/>
              <w:autoSpaceDN/>
              <w:jc w:val="right"/>
              <w:rPr>
                <w:del w:id="756" w:author="Won Do Lee [2]" w:date="2023-07-13T06:15:00Z"/>
                <w:sz w:val="20"/>
                <w:szCs w:val="20"/>
              </w:rPr>
            </w:pPr>
            <w:del w:id="757" w:author="Won Do Lee [2]" w:date="2023-07-13T06:15:00Z">
              <w:r w:rsidRPr="00005E6E" w:rsidDel="00147789">
                <w:rPr>
                  <w:sz w:val="20"/>
                  <w:szCs w:val="20"/>
                </w:rPr>
                <w:delText>-67.3%</w:delText>
              </w:r>
            </w:del>
          </w:p>
        </w:tc>
        <w:tc>
          <w:tcPr>
            <w:tcW w:w="0" w:type="auto"/>
            <w:tcBorders>
              <w:left w:val="double" w:sz="4" w:space="0" w:color="auto"/>
              <w:right w:val="nil"/>
            </w:tcBorders>
            <w:noWrap/>
            <w:hideMark/>
          </w:tcPr>
          <w:p w14:paraId="3860F189" w14:textId="5A05E693" w:rsidR="00CA60E3" w:rsidRPr="00005E6E" w:rsidDel="00147789" w:rsidRDefault="00CA60E3" w:rsidP="00CA60E3">
            <w:pPr>
              <w:widowControl/>
              <w:wordWrap/>
              <w:autoSpaceDE/>
              <w:autoSpaceDN/>
              <w:jc w:val="right"/>
              <w:rPr>
                <w:del w:id="758" w:author="Won Do Lee [2]" w:date="2023-07-13T06:15:00Z"/>
                <w:rFonts w:eastAsia="Times New Roman"/>
                <w:color w:val="000000"/>
                <w:sz w:val="20"/>
                <w:szCs w:val="20"/>
              </w:rPr>
            </w:pPr>
            <w:del w:id="759" w:author="Won Do Lee [2]" w:date="2023-07-13T06:15:00Z">
              <w:r w:rsidRPr="00005E6E" w:rsidDel="00147789">
                <w:rPr>
                  <w:sz w:val="20"/>
                  <w:szCs w:val="20"/>
                </w:rPr>
                <w:delText>-78.4%</w:delText>
              </w:r>
            </w:del>
          </w:p>
        </w:tc>
      </w:tr>
      <w:tr w:rsidR="00CA60E3" w:rsidRPr="00005E6E" w:rsidDel="00147789" w14:paraId="23784AA9" w14:textId="69B8870C" w:rsidTr="00CA60E3">
        <w:trPr>
          <w:trHeight w:val="567"/>
          <w:del w:id="760" w:author="Won Do Lee [2]" w:date="2023-07-13T06:15:00Z"/>
        </w:trPr>
        <w:tc>
          <w:tcPr>
            <w:tcW w:w="0" w:type="auto"/>
            <w:tcBorders>
              <w:left w:val="nil"/>
            </w:tcBorders>
            <w:noWrap/>
            <w:hideMark/>
          </w:tcPr>
          <w:p w14:paraId="0ED19290" w14:textId="42FDBE59"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61" w:author="Won Do Lee [2]" w:date="2023-07-13T06:15:00Z"/>
                <w:rFonts w:eastAsia="Times New Roman"/>
                <w:b w:val="0"/>
                <w:bCs w:val="0"/>
                <w:color w:val="000000"/>
                <w:sz w:val="20"/>
                <w:szCs w:val="20"/>
              </w:rPr>
            </w:pPr>
            <w:del w:id="762" w:author="Won Do Lee [2]" w:date="2023-07-13T06:15:00Z">
              <w:r w:rsidRPr="00005E6E" w:rsidDel="00147789">
                <w:rPr>
                  <w:rFonts w:eastAsia="Times New Roman"/>
                  <w:b w:val="0"/>
                  <w:bCs w:val="0"/>
                  <w:color w:val="000000"/>
                  <w:sz w:val="20"/>
                  <w:szCs w:val="20"/>
                </w:rPr>
                <w:delText>Maximum reduction</w:delText>
              </w:r>
            </w:del>
          </w:p>
          <w:p w14:paraId="18F06413" w14:textId="09F5A99D"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63" w:author="Won Do Lee [2]" w:date="2023-07-13T06:15:00Z"/>
                <w:rFonts w:eastAsia="Times New Roman"/>
                <w:b w:val="0"/>
                <w:bCs w:val="0"/>
                <w:color w:val="000000"/>
                <w:sz w:val="20"/>
                <w:szCs w:val="20"/>
              </w:rPr>
            </w:pPr>
            <m:oMath>
              <m:r>
                <w:del w:id="764" w:author="Won Do Lee [2]" w:date="2023-07-13T06:15:00Z">
                  <m:rPr>
                    <m:sty m:val="bi"/>
                  </m:rPr>
                  <w:rPr>
                    <w:rFonts w:ascii="Cambria Math" w:eastAsia="Times New Roman" w:hAnsi="Cambria Math"/>
                    <w:color w:val="000000"/>
                    <w:sz w:val="20"/>
                    <w:szCs w:val="20"/>
                  </w:rPr>
                  <m:t>(</m:t>
                </w:del>
              </m:r>
              <m:sSub>
                <m:sSubPr>
                  <m:ctrlPr>
                    <w:del w:id="765" w:author="Won Do Lee [2]" w:date="2023-07-13T06:15:00Z">
                      <w:rPr>
                        <w:rFonts w:ascii="Cambria Math" w:eastAsia="Times New Roman" w:hAnsi="Cambria Math"/>
                        <w:b w:val="0"/>
                        <w:bCs w:val="0"/>
                        <w:i/>
                        <w:iCs/>
                        <w:color w:val="000000"/>
                        <w:sz w:val="20"/>
                        <w:szCs w:val="20"/>
                      </w:rPr>
                    </w:del>
                  </m:ctrlPr>
                </m:sSubPr>
                <m:e>
                  <m:r>
                    <w:del w:id="766" w:author="Won Do Lee [2]" w:date="2023-07-13T06:15:00Z">
                      <m:rPr>
                        <m:sty m:val="bi"/>
                      </m:rPr>
                      <w:rPr>
                        <w:rFonts w:ascii="Cambria Math" w:eastAsia="Times New Roman" w:hAnsi="Cambria Math"/>
                        <w:color w:val="000000"/>
                        <w:sz w:val="20"/>
                        <w:szCs w:val="20"/>
                      </w:rPr>
                      <m:t>R</m:t>
                    </w:del>
                  </m:r>
                </m:e>
                <m:sub>
                  <m:r>
                    <w:del w:id="767" w:author="Won Do Lee [2]" w:date="2023-07-13T06:15:00Z">
                      <m:rPr>
                        <m:sty m:val="bi"/>
                      </m:rPr>
                      <w:rPr>
                        <w:rFonts w:ascii="Cambria Math" w:eastAsia="Times New Roman" w:hAnsi="Cambria Math"/>
                        <w:color w:val="000000"/>
                        <w:sz w:val="20"/>
                        <w:szCs w:val="20"/>
                      </w:rPr>
                      <m:t>max</m:t>
                    </w:del>
                  </m:r>
                </m:sub>
              </m:sSub>
              <m:r>
                <w:del w:id="768" w:author="Won Do Lee [2]" w:date="2023-07-13T06:15:00Z">
                  <m:rPr>
                    <m:sty m:val="bi"/>
                  </m:rPr>
                  <w:rPr>
                    <w:rFonts w:ascii="Cambria Math" w:eastAsia="Times New Roman" w:hAnsi="Cambria Math"/>
                    <w:color w:val="000000"/>
                    <w:sz w:val="20"/>
                    <w:szCs w:val="20"/>
                  </w:rPr>
                  <m:t>=(</m:t>
                </w:del>
              </m:r>
              <m:sSub>
                <m:sSubPr>
                  <m:ctrlPr>
                    <w:del w:id="769" w:author="Won Do Lee [2]" w:date="2023-07-13T06:15:00Z">
                      <w:rPr>
                        <w:rFonts w:ascii="Cambria Math" w:eastAsia="Times New Roman" w:hAnsi="Cambria Math"/>
                        <w:b w:val="0"/>
                        <w:bCs w:val="0"/>
                        <w:i/>
                        <w:iCs/>
                        <w:color w:val="000000"/>
                        <w:sz w:val="20"/>
                        <w:szCs w:val="20"/>
                      </w:rPr>
                    </w:del>
                  </m:ctrlPr>
                </m:sSubPr>
                <m:e>
                  <m:r>
                    <w:del w:id="770" w:author="Won Do Lee [2]" w:date="2023-07-13T06:15:00Z">
                      <m:rPr>
                        <m:sty m:val="bi"/>
                      </m:rPr>
                      <w:rPr>
                        <w:rFonts w:ascii="Cambria Math" w:eastAsia="Times New Roman" w:hAnsi="Cambria Math"/>
                        <w:color w:val="000000"/>
                        <w:sz w:val="20"/>
                        <w:szCs w:val="20"/>
                      </w:rPr>
                      <m:t>Mob</m:t>
                    </w:del>
                  </m:r>
                </m:e>
                <m:sub>
                  <m:r>
                    <w:del w:id="771" w:author="Won Do Lee [2]" w:date="2023-07-13T06:15:00Z">
                      <m:rPr>
                        <m:sty m:val="bi"/>
                      </m:rPr>
                      <w:rPr>
                        <w:rFonts w:ascii="Cambria Math" w:eastAsia="Times New Roman" w:hAnsi="Cambria Math"/>
                        <w:color w:val="000000"/>
                        <w:sz w:val="20"/>
                        <w:szCs w:val="20"/>
                      </w:rPr>
                      <m:t>min</m:t>
                    </w:del>
                  </m:r>
                </m:sub>
              </m:sSub>
              <m:r>
                <w:del w:id="772" w:author="Won Do Lee [2]" w:date="2023-07-13T06:15:00Z">
                  <m:rPr>
                    <m:sty m:val="bi"/>
                  </m:rPr>
                  <w:rPr>
                    <w:rFonts w:ascii="Cambria Math" w:eastAsia="Times New Roman" w:hAnsi="Cambria Math"/>
                    <w:color w:val="000000"/>
                    <w:sz w:val="20"/>
                    <w:szCs w:val="20"/>
                  </w:rPr>
                  <m:t>-</m:t>
                </w:del>
              </m:r>
              <m:sSub>
                <m:sSubPr>
                  <m:ctrlPr>
                    <w:del w:id="773" w:author="Won Do Lee [2]" w:date="2023-07-13T06:15:00Z">
                      <w:rPr>
                        <w:rFonts w:ascii="Cambria Math" w:eastAsia="Times New Roman" w:hAnsi="Cambria Math"/>
                        <w:b w:val="0"/>
                        <w:bCs w:val="0"/>
                        <w:i/>
                        <w:iCs/>
                        <w:color w:val="000000"/>
                        <w:sz w:val="20"/>
                        <w:szCs w:val="20"/>
                      </w:rPr>
                    </w:del>
                  </m:ctrlPr>
                </m:sSubPr>
                <m:e>
                  <m:r>
                    <w:del w:id="774" w:author="Won Do Lee [2]" w:date="2023-07-13T06:15:00Z">
                      <m:rPr>
                        <m:sty m:val="bi"/>
                      </m:rPr>
                      <w:rPr>
                        <w:rFonts w:ascii="Cambria Math" w:eastAsia="Times New Roman" w:hAnsi="Cambria Math"/>
                        <w:color w:val="000000"/>
                        <w:sz w:val="20"/>
                        <w:szCs w:val="20"/>
                      </w:rPr>
                      <m:t>Mob</m:t>
                    </w:del>
                  </m:r>
                </m:e>
                <m:sub>
                  <m:r>
                    <w:del w:id="775" w:author="Won Do Lee [2]" w:date="2023-07-13T06:15:00Z">
                      <m:rPr>
                        <m:sty m:val="bi"/>
                      </m:rPr>
                      <w:rPr>
                        <w:rFonts w:ascii="Cambria Math" w:eastAsia="Times New Roman" w:hAnsi="Cambria Math"/>
                        <w:color w:val="000000"/>
                        <w:sz w:val="20"/>
                        <w:szCs w:val="20"/>
                      </w:rPr>
                      <m:t>t=0</m:t>
                    </w:del>
                  </m:r>
                </m:sub>
              </m:sSub>
              <m:r>
                <w:del w:id="776" w:author="Won Do Lee [2]" w:date="2023-07-13T06:15:00Z">
                  <m:rPr>
                    <m:sty m:val="bi"/>
                  </m:rPr>
                  <w:rPr>
                    <w:rFonts w:ascii="Cambria Math" w:eastAsia="Times New Roman" w:hAnsi="Cambria Math"/>
                    <w:color w:val="000000"/>
                    <w:sz w:val="20"/>
                    <w:szCs w:val="20"/>
                  </w:rPr>
                  <m:t>)/</m:t>
                </w:del>
              </m:r>
              <m:sSub>
                <m:sSubPr>
                  <m:ctrlPr>
                    <w:del w:id="777" w:author="Won Do Lee [2]" w:date="2023-07-13T06:15:00Z">
                      <w:rPr>
                        <w:rFonts w:ascii="Cambria Math" w:eastAsia="Times New Roman" w:hAnsi="Cambria Math"/>
                        <w:b w:val="0"/>
                        <w:bCs w:val="0"/>
                        <w:i/>
                        <w:iCs/>
                        <w:color w:val="000000"/>
                        <w:sz w:val="20"/>
                        <w:szCs w:val="20"/>
                      </w:rPr>
                    </w:del>
                  </m:ctrlPr>
                </m:sSubPr>
                <m:e>
                  <m:r>
                    <w:del w:id="778" w:author="Won Do Lee [2]" w:date="2023-07-13T06:15:00Z">
                      <m:rPr>
                        <m:sty m:val="bi"/>
                      </m:rPr>
                      <w:rPr>
                        <w:rFonts w:ascii="Cambria Math" w:eastAsia="Times New Roman" w:hAnsi="Cambria Math"/>
                        <w:color w:val="000000"/>
                        <w:sz w:val="20"/>
                        <w:szCs w:val="20"/>
                      </w:rPr>
                      <m:t>Mob</m:t>
                    </w:del>
                  </m:r>
                </m:e>
                <m:sub>
                  <m:r>
                    <w:del w:id="779" w:author="Won Do Lee [2]" w:date="2023-07-13T06:15:00Z">
                      <m:rPr>
                        <m:sty m:val="bi"/>
                      </m:rPr>
                      <w:rPr>
                        <w:rFonts w:ascii="Cambria Math" w:eastAsia="Times New Roman" w:hAnsi="Cambria Math"/>
                        <w:color w:val="000000"/>
                        <w:sz w:val="20"/>
                        <w:szCs w:val="20"/>
                      </w:rPr>
                      <m:t>t=0</m:t>
                    </w:del>
                  </m:r>
                </m:sub>
              </m:sSub>
              <m:r>
                <w:del w:id="780" w:author="Won Do Lee [2]" w:date="2023-07-13T06:15:00Z">
                  <m:rPr>
                    <m:sty m:val="bi"/>
                  </m:rPr>
                  <w:rPr>
                    <w:rFonts w:ascii="Cambria Math" w:eastAsia="Times New Roman" w:hAnsi="Cambria Math"/>
                    <w:color w:val="000000"/>
                    <w:sz w:val="20"/>
                    <w:szCs w:val="20"/>
                  </w:rPr>
                  <m:t>)</m:t>
                </w:del>
              </m:r>
            </m:oMath>
            <w:del w:id="781" w:author="Won Do Lee [2]" w:date="2023-07-13T06:15:00Z">
              <w:r w:rsidRPr="00005E6E" w:rsidDel="00147789">
                <w:rPr>
                  <w:rFonts w:eastAsia="Times New Roman"/>
                  <w:b w:val="0"/>
                  <w:bCs w:val="0"/>
                  <w:color w:val="000000"/>
                  <w:sz w:val="20"/>
                  <w:szCs w:val="20"/>
                </w:rPr>
                <w:delText xml:space="preserve"> </w:delText>
              </w:r>
            </w:del>
          </w:p>
        </w:tc>
        <w:tc>
          <w:tcPr>
            <w:tcW w:w="0" w:type="auto"/>
          </w:tcPr>
          <w:p w14:paraId="0589CB13" w14:textId="1FD3E785" w:rsidR="00CA60E3" w:rsidRPr="00005E6E" w:rsidDel="00147789" w:rsidRDefault="00CA60E3" w:rsidP="00CA60E3">
            <w:pPr>
              <w:widowControl/>
              <w:wordWrap/>
              <w:autoSpaceDE/>
              <w:autoSpaceDN/>
              <w:jc w:val="right"/>
              <w:rPr>
                <w:del w:id="782" w:author="Won Do Lee [2]" w:date="2023-07-13T06:15:00Z"/>
                <w:sz w:val="20"/>
                <w:szCs w:val="20"/>
              </w:rPr>
            </w:pPr>
            <w:del w:id="783" w:author="Won Do Lee [2]" w:date="2023-07-13T06:15:00Z">
              <w:r w:rsidRPr="00005E6E" w:rsidDel="00147789">
                <w:rPr>
                  <w:sz w:val="20"/>
                  <w:szCs w:val="20"/>
                </w:rPr>
                <w:delText>21.4%</w:delText>
              </w:r>
            </w:del>
          </w:p>
        </w:tc>
        <w:tc>
          <w:tcPr>
            <w:tcW w:w="0" w:type="auto"/>
          </w:tcPr>
          <w:p w14:paraId="124043E3" w14:textId="1A1B6847" w:rsidR="00CA60E3" w:rsidRPr="00005E6E" w:rsidDel="00147789" w:rsidRDefault="00CA60E3" w:rsidP="00CA60E3">
            <w:pPr>
              <w:widowControl/>
              <w:wordWrap/>
              <w:autoSpaceDE/>
              <w:autoSpaceDN/>
              <w:jc w:val="right"/>
              <w:rPr>
                <w:del w:id="784" w:author="Won Do Lee [2]" w:date="2023-07-13T06:15:00Z"/>
                <w:sz w:val="20"/>
                <w:szCs w:val="20"/>
              </w:rPr>
            </w:pPr>
            <w:del w:id="785" w:author="Won Do Lee [2]" w:date="2023-07-13T06:15:00Z">
              <w:r w:rsidRPr="00005E6E" w:rsidDel="00147789">
                <w:rPr>
                  <w:sz w:val="20"/>
                  <w:szCs w:val="20"/>
                </w:rPr>
                <w:delText>24.9%</w:delText>
              </w:r>
            </w:del>
          </w:p>
        </w:tc>
        <w:tc>
          <w:tcPr>
            <w:tcW w:w="0" w:type="auto"/>
            <w:noWrap/>
            <w:hideMark/>
          </w:tcPr>
          <w:p w14:paraId="69B9D3CC" w14:textId="3DBFA09E" w:rsidR="00CA60E3" w:rsidRPr="00005E6E" w:rsidDel="00147789" w:rsidRDefault="00CA60E3" w:rsidP="00CA60E3">
            <w:pPr>
              <w:widowControl/>
              <w:wordWrap/>
              <w:autoSpaceDE/>
              <w:autoSpaceDN/>
              <w:jc w:val="right"/>
              <w:rPr>
                <w:del w:id="786" w:author="Won Do Lee [2]" w:date="2023-07-13T06:15:00Z"/>
                <w:rFonts w:eastAsia="Times New Roman"/>
                <w:color w:val="000000"/>
                <w:sz w:val="20"/>
                <w:szCs w:val="20"/>
              </w:rPr>
            </w:pPr>
            <w:del w:id="787" w:author="Won Do Lee [2]" w:date="2023-07-13T06:15:00Z">
              <w:r w:rsidRPr="00005E6E" w:rsidDel="00147789">
                <w:rPr>
                  <w:sz w:val="20"/>
                  <w:szCs w:val="20"/>
                </w:rPr>
                <w:delText>31.2%</w:delText>
              </w:r>
            </w:del>
          </w:p>
        </w:tc>
        <w:tc>
          <w:tcPr>
            <w:tcW w:w="0" w:type="auto"/>
          </w:tcPr>
          <w:p w14:paraId="1CFA279E" w14:textId="3689B163" w:rsidR="00CA60E3" w:rsidRPr="00005E6E" w:rsidDel="00147789" w:rsidRDefault="00CA60E3" w:rsidP="00CA60E3">
            <w:pPr>
              <w:widowControl/>
              <w:wordWrap/>
              <w:autoSpaceDE/>
              <w:autoSpaceDN/>
              <w:jc w:val="right"/>
              <w:rPr>
                <w:del w:id="788" w:author="Won Do Lee [2]" w:date="2023-07-13T06:15:00Z"/>
                <w:sz w:val="20"/>
                <w:szCs w:val="20"/>
              </w:rPr>
            </w:pPr>
            <w:del w:id="789" w:author="Won Do Lee [2]" w:date="2023-07-13T06:15:00Z">
              <w:r w:rsidRPr="00005E6E" w:rsidDel="00147789">
                <w:rPr>
                  <w:sz w:val="20"/>
                  <w:szCs w:val="20"/>
                </w:rPr>
                <w:delText>31.1%</w:delText>
              </w:r>
            </w:del>
          </w:p>
        </w:tc>
        <w:tc>
          <w:tcPr>
            <w:tcW w:w="0" w:type="auto"/>
            <w:tcBorders>
              <w:left w:val="double" w:sz="4" w:space="0" w:color="auto"/>
              <w:right w:val="nil"/>
            </w:tcBorders>
            <w:noWrap/>
            <w:hideMark/>
          </w:tcPr>
          <w:p w14:paraId="52ABCA2F" w14:textId="1781CD95" w:rsidR="00CA60E3" w:rsidRPr="00005E6E" w:rsidDel="00147789" w:rsidRDefault="00CA60E3" w:rsidP="00CA60E3">
            <w:pPr>
              <w:widowControl/>
              <w:wordWrap/>
              <w:autoSpaceDE/>
              <w:autoSpaceDN/>
              <w:jc w:val="right"/>
              <w:rPr>
                <w:del w:id="790" w:author="Won Do Lee [2]" w:date="2023-07-13T06:15:00Z"/>
                <w:rFonts w:eastAsia="Times New Roman"/>
                <w:color w:val="000000"/>
                <w:sz w:val="20"/>
                <w:szCs w:val="20"/>
              </w:rPr>
            </w:pPr>
            <w:del w:id="791" w:author="Won Do Lee [2]" w:date="2023-07-13T06:15:00Z">
              <w:r w:rsidRPr="00005E6E" w:rsidDel="00147789">
                <w:rPr>
                  <w:sz w:val="20"/>
                  <w:szCs w:val="20"/>
                </w:rPr>
                <w:delText>30.7%</w:delText>
              </w:r>
            </w:del>
          </w:p>
        </w:tc>
      </w:tr>
      <w:tr w:rsidR="00CA60E3" w:rsidRPr="00005E6E" w:rsidDel="00147789" w14:paraId="05455E39" w14:textId="0FD8071A" w:rsidTr="00CA60E3">
        <w:trPr>
          <w:trHeight w:val="567"/>
          <w:del w:id="792" w:author="Won Do Lee [2]" w:date="2023-07-13T06:15:00Z"/>
        </w:trPr>
        <w:tc>
          <w:tcPr>
            <w:tcW w:w="0" w:type="auto"/>
            <w:tcBorders>
              <w:left w:val="nil"/>
            </w:tcBorders>
            <w:noWrap/>
            <w:hideMark/>
          </w:tcPr>
          <w:p w14:paraId="58D50A36" w14:textId="14F0882C"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93" w:author="Won Do Lee [2]" w:date="2023-07-13T06:15:00Z"/>
                <w:rFonts w:eastAsia="Times New Roman"/>
                <w:b w:val="0"/>
                <w:bCs w:val="0"/>
                <w:color w:val="000000"/>
                <w:sz w:val="20"/>
                <w:szCs w:val="20"/>
              </w:rPr>
            </w:pPr>
            <w:del w:id="794" w:author="Won Do Lee [2]" w:date="2023-07-13T06:15:00Z">
              <w:r w:rsidRPr="00005E6E" w:rsidDel="00147789">
                <w:rPr>
                  <w:rFonts w:eastAsia="Times New Roman"/>
                  <w:b w:val="0"/>
                  <w:bCs w:val="0"/>
                  <w:color w:val="000000"/>
                  <w:sz w:val="20"/>
                  <w:szCs w:val="20"/>
                </w:rPr>
                <w:delText>Mobility level on the last day of lockdown</w:delText>
              </w:r>
            </w:del>
          </w:p>
          <w:p w14:paraId="7FF5AB21" w14:textId="74C284EC"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95" w:author="Won Do Lee [2]" w:date="2023-07-13T06:15:00Z"/>
                <w:rFonts w:eastAsia="Times New Roman"/>
                <w:b w:val="0"/>
                <w:bCs w:val="0"/>
                <w:color w:val="000000"/>
                <w:sz w:val="20"/>
                <w:szCs w:val="20"/>
              </w:rPr>
            </w:pPr>
            <m:oMath>
              <m:r>
                <w:del w:id="796" w:author="Won Do Lee [2]" w:date="2023-07-13T06:15:00Z">
                  <m:rPr>
                    <m:sty m:val="bi"/>
                  </m:rPr>
                  <w:rPr>
                    <w:rFonts w:ascii="Cambria Math" w:eastAsia="Times New Roman" w:hAnsi="Cambria Math"/>
                    <w:color w:val="000000"/>
                    <w:sz w:val="20"/>
                    <w:szCs w:val="20"/>
                  </w:rPr>
                  <m:t>(</m:t>
                </w:del>
              </m:r>
              <m:sSub>
                <m:sSubPr>
                  <m:ctrlPr>
                    <w:del w:id="797" w:author="Won Do Lee [2]" w:date="2023-07-13T06:15:00Z">
                      <w:rPr>
                        <w:rFonts w:ascii="Cambria Math" w:eastAsia="Times New Roman" w:hAnsi="Cambria Math"/>
                        <w:b w:val="0"/>
                        <w:bCs w:val="0"/>
                        <w:i/>
                        <w:iCs/>
                        <w:color w:val="000000"/>
                        <w:sz w:val="20"/>
                        <w:szCs w:val="20"/>
                      </w:rPr>
                    </w:del>
                  </m:ctrlPr>
                </m:sSubPr>
                <m:e>
                  <m:r>
                    <w:del w:id="798" w:author="Won Do Lee [2]" w:date="2023-07-13T06:15:00Z">
                      <m:rPr>
                        <m:sty m:val="bi"/>
                      </m:rPr>
                      <w:rPr>
                        <w:rFonts w:ascii="Cambria Math" w:eastAsia="Times New Roman" w:hAnsi="Cambria Math"/>
                        <w:color w:val="000000"/>
                        <w:sz w:val="20"/>
                        <w:szCs w:val="20"/>
                      </w:rPr>
                      <m:t>Mob</m:t>
                    </w:del>
                  </m:r>
                </m:e>
                <m:sub>
                  <m:r>
                    <w:del w:id="799" w:author="Won Do Lee [2]" w:date="2023-07-13T06:15:00Z">
                      <m:rPr>
                        <m:sty m:val="bi"/>
                      </m:rPr>
                      <w:rPr>
                        <w:rFonts w:ascii="Cambria Math" w:eastAsia="Times New Roman" w:hAnsi="Cambria Math"/>
                        <w:color w:val="000000"/>
                        <w:sz w:val="20"/>
                        <w:szCs w:val="20"/>
                      </w:rPr>
                      <m:t>t=T</m:t>
                    </w:del>
                  </m:r>
                </m:sub>
              </m:sSub>
              <m:r>
                <w:del w:id="800" w:author="Won Do Lee [2]" w:date="2023-07-13T06:15:00Z">
                  <m:rPr>
                    <m:sty m:val="bi"/>
                  </m:rPr>
                  <w:rPr>
                    <w:rFonts w:ascii="Cambria Math" w:eastAsia="Times New Roman" w:hAnsi="Cambria Math"/>
                    <w:color w:val="000000"/>
                    <w:sz w:val="20"/>
                    <w:szCs w:val="20"/>
                  </w:rPr>
                  <m:t>)</m:t>
                </w:del>
              </m:r>
            </m:oMath>
            <w:del w:id="801" w:author="Won Do Lee [2]" w:date="2023-07-13T06:15:00Z">
              <w:r w:rsidRPr="00005E6E" w:rsidDel="00147789">
                <w:rPr>
                  <w:rFonts w:eastAsia="Times New Roman"/>
                  <w:b w:val="0"/>
                  <w:bCs w:val="0"/>
                  <w:color w:val="000000"/>
                  <w:sz w:val="20"/>
                  <w:szCs w:val="20"/>
                </w:rPr>
                <w:delText xml:space="preserve"> </w:delText>
              </w:r>
            </w:del>
          </w:p>
        </w:tc>
        <w:tc>
          <w:tcPr>
            <w:tcW w:w="0" w:type="auto"/>
          </w:tcPr>
          <w:p w14:paraId="30D3FBF8" w14:textId="6B00D57D" w:rsidR="00CA60E3" w:rsidRPr="00005E6E" w:rsidDel="00147789" w:rsidRDefault="00CA60E3" w:rsidP="00CA60E3">
            <w:pPr>
              <w:widowControl/>
              <w:wordWrap/>
              <w:autoSpaceDE/>
              <w:autoSpaceDN/>
              <w:jc w:val="right"/>
              <w:rPr>
                <w:del w:id="802" w:author="Won Do Lee [2]" w:date="2023-07-13T06:15:00Z"/>
                <w:sz w:val="20"/>
                <w:szCs w:val="20"/>
              </w:rPr>
            </w:pPr>
            <w:del w:id="803" w:author="Won Do Lee [2]" w:date="2023-07-13T06:15:00Z">
              <w:r w:rsidRPr="00005E6E" w:rsidDel="00147789">
                <w:rPr>
                  <w:sz w:val="20"/>
                  <w:szCs w:val="20"/>
                </w:rPr>
                <w:delText>-75.0%</w:delText>
              </w:r>
            </w:del>
          </w:p>
        </w:tc>
        <w:tc>
          <w:tcPr>
            <w:tcW w:w="0" w:type="auto"/>
          </w:tcPr>
          <w:p w14:paraId="4F762838" w14:textId="33C64DDB" w:rsidR="00CA60E3" w:rsidRPr="00005E6E" w:rsidDel="00147789" w:rsidRDefault="00CA60E3" w:rsidP="00CA60E3">
            <w:pPr>
              <w:widowControl/>
              <w:wordWrap/>
              <w:autoSpaceDE/>
              <w:autoSpaceDN/>
              <w:jc w:val="right"/>
              <w:rPr>
                <w:del w:id="804" w:author="Won Do Lee [2]" w:date="2023-07-13T06:15:00Z"/>
                <w:sz w:val="20"/>
                <w:szCs w:val="20"/>
              </w:rPr>
            </w:pPr>
            <w:del w:id="805" w:author="Won Do Lee [2]" w:date="2023-07-13T06:15:00Z">
              <w:r w:rsidRPr="00005E6E" w:rsidDel="00147789">
                <w:rPr>
                  <w:sz w:val="20"/>
                  <w:szCs w:val="20"/>
                </w:rPr>
                <w:delText>-64.7%</w:delText>
              </w:r>
            </w:del>
          </w:p>
        </w:tc>
        <w:tc>
          <w:tcPr>
            <w:tcW w:w="0" w:type="auto"/>
            <w:noWrap/>
            <w:hideMark/>
          </w:tcPr>
          <w:p w14:paraId="07B86A57" w14:textId="3F33F62C" w:rsidR="00CA60E3" w:rsidRPr="00005E6E" w:rsidDel="00147789" w:rsidRDefault="00CA60E3" w:rsidP="00CA60E3">
            <w:pPr>
              <w:widowControl/>
              <w:wordWrap/>
              <w:autoSpaceDE/>
              <w:autoSpaceDN/>
              <w:jc w:val="right"/>
              <w:rPr>
                <w:del w:id="806" w:author="Won Do Lee [2]" w:date="2023-07-13T06:15:00Z"/>
                <w:rFonts w:eastAsia="Times New Roman"/>
                <w:color w:val="000000"/>
                <w:sz w:val="20"/>
                <w:szCs w:val="20"/>
              </w:rPr>
            </w:pPr>
            <w:del w:id="807" w:author="Won Do Lee [2]" w:date="2023-07-13T06:15:00Z">
              <w:r w:rsidRPr="00005E6E" w:rsidDel="00147789">
                <w:rPr>
                  <w:sz w:val="20"/>
                  <w:szCs w:val="20"/>
                </w:rPr>
                <w:delText>-51.8%</w:delText>
              </w:r>
            </w:del>
          </w:p>
        </w:tc>
        <w:tc>
          <w:tcPr>
            <w:tcW w:w="0" w:type="auto"/>
          </w:tcPr>
          <w:p w14:paraId="6A6ACD69" w14:textId="58FF93BF" w:rsidR="00CA60E3" w:rsidRPr="00005E6E" w:rsidDel="00147789" w:rsidRDefault="00CA60E3" w:rsidP="00CA60E3">
            <w:pPr>
              <w:widowControl/>
              <w:wordWrap/>
              <w:autoSpaceDE/>
              <w:autoSpaceDN/>
              <w:jc w:val="right"/>
              <w:rPr>
                <w:del w:id="808" w:author="Won Do Lee [2]" w:date="2023-07-13T06:15:00Z"/>
                <w:sz w:val="20"/>
                <w:szCs w:val="20"/>
              </w:rPr>
            </w:pPr>
            <w:del w:id="809" w:author="Won Do Lee [2]" w:date="2023-07-13T06:15:00Z">
              <w:r w:rsidRPr="00005E6E" w:rsidDel="00147789">
                <w:rPr>
                  <w:sz w:val="20"/>
                  <w:szCs w:val="20"/>
                </w:rPr>
                <w:delText>-40.0%</w:delText>
              </w:r>
            </w:del>
          </w:p>
        </w:tc>
        <w:tc>
          <w:tcPr>
            <w:tcW w:w="0" w:type="auto"/>
            <w:tcBorders>
              <w:left w:val="double" w:sz="4" w:space="0" w:color="auto"/>
              <w:right w:val="nil"/>
            </w:tcBorders>
            <w:noWrap/>
            <w:hideMark/>
          </w:tcPr>
          <w:p w14:paraId="7F589B29" w14:textId="61EE58F8" w:rsidR="00CA60E3" w:rsidRPr="00005E6E" w:rsidDel="00147789" w:rsidRDefault="00CA60E3" w:rsidP="00CA60E3">
            <w:pPr>
              <w:widowControl/>
              <w:wordWrap/>
              <w:autoSpaceDE/>
              <w:autoSpaceDN/>
              <w:jc w:val="right"/>
              <w:rPr>
                <w:del w:id="810" w:author="Won Do Lee [2]" w:date="2023-07-13T06:15:00Z"/>
                <w:rFonts w:eastAsia="Times New Roman"/>
                <w:color w:val="000000"/>
                <w:sz w:val="20"/>
                <w:szCs w:val="20"/>
              </w:rPr>
            </w:pPr>
            <w:del w:id="811" w:author="Won Do Lee [2]" w:date="2023-07-13T06:15:00Z">
              <w:r w:rsidRPr="00005E6E" w:rsidDel="00147789">
                <w:rPr>
                  <w:sz w:val="20"/>
                  <w:szCs w:val="20"/>
                </w:rPr>
                <w:delText>-57.1%</w:delText>
              </w:r>
            </w:del>
          </w:p>
        </w:tc>
      </w:tr>
      <w:tr w:rsidR="00CA60E3" w:rsidRPr="00005E6E" w:rsidDel="00147789" w14:paraId="3D7E2FD9" w14:textId="11B4BDDE" w:rsidTr="00CA60E3">
        <w:trPr>
          <w:trHeight w:val="567"/>
          <w:del w:id="812" w:author="Won Do Lee [2]" w:date="2023-07-13T06:15:00Z"/>
        </w:trPr>
        <w:tc>
          <w:tcPr>
            <w:tcW w:w="0" w:type="auto"/>
            <w:tcBorders>
              <w:left w:val="nil"/>
              <w:bottom w:val="single" w:sz="4" w:space="0" w:color="999999" w:themeColor="text1" w:themeTint="66"/>
            </w:tcBorders>
            <w:noWrap/>
            <w:hideMark/>
          </w:tcPr>
          <w:p w14:paraId="513C5A97" w14:textId="0CB5703D"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13" w:author="Won Do Lee [2]" w:date="2023-07-13T06:15:00Z"/>
                <w:rFonts w:eastAsia="Times New Roman"/>
                <w:b w:val="0"/>
                <w:bCs w:val="0"/>
                <w:color w:val="000000"/>
                <w:sz w:val="20"/>
                <w:szCs w:val="20"/>
              </w:rPr>
            </w:pPr>
            <w:del w:id="814" w:author="Won Do Lee [2]" w:date="2023-07-13T06:15:00Z">
              <w:r w:rsidRPr="00005E6E" w:rsidDel="00147789">
                <w:rPr>
                  <w:rFonts w:eastAsia="Times New Roman"/>
                  <w:b w:val="0"/>
                  <w:bCs w:val="0"/>
                  <w:color w:val="000000"/>
                  <w:sz w:val="20"/>
                  <w:szCs w:val="20"/>
                </w:rPr>
                <w:delText>Mobility recovery</w:delText>
              </w:r>
            </w:del>
          </w:p>
          <w:p w14:paraId="136C414E" w14:textId="1CA75498"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15" w:author="Won Do Lee [2]" w:date="2023-07-13T06:15:00Z"/>
                <w:rFonts w:eastAsia="Times New Roman"/>
                <w:b w:val="0"/>
                <w:bCs w:val="0"/>
                <w:color w:val="000000"/>
                <w:sz w:val="20"/>
                <w:szCs w:val="20"/>
              </w:rPr>
            </w:pPr>
            <m:oMath>
              <m:r>
                <w:del w:id="816" w:author="Won Do Lee [2]" w:date="2023-07-13T06:15:00Z">
                  <m:rPr>
                    <m:sty m:val="bi"/>
                  </m:rPr>
                  <w:rPr>
                    <w:rFonts w:ascii="Cambria Math" w:eastAsia="Times New Roman" w:hAnsi="Cambria Math"/>
                    <w:color w:val="000000"/>
                    <w:sz w:val="20"/>
                    <w:szCs w:val="20"/>
                  </w:rPr>
                  <m:t>(</m:t>
                </w:del>
              </m:r>
              <m:sSub>
                <m:sSubPr>
                  <m:ctrlPr>
                    <w:del w:id="817" w:author="Won Do Lee [2]" w:date="2023-07-13T06:15:00Z">
                      <w:rPr>
                        <w:rFonts w:ascii="Cambria Math" w:eastAsia="Times New Roman" w:hAnsi="Cambria Math"/>
                        <w:b w:val="0"/>
                        <w:bCs w:val="0"/>
                        <w:i/>
                        <w:color w:val="000000"/>
                        <w:sz w:val="20"/>
                        <w:szCs w:val="20"/>
                      </w:rPr>
                    </w:del>
                  </m:ctrlPr>
                </m:sSubPr>
                <m:e>
                  <m:r>
                    <w:del w:id="818" w:author="Won Do Lee [2]" w:date="2023-07-13T06:15:00Z">
                      <m:rPr>
                        <m:sty m:val="bi"/>
                      </m:rPr>
                      <w:rPr>
                        <w:rFonts w:ascii="Cambria Math" w:eastAsia="Times New Roman" w:hAnsi="Cambria Math"/>
                        <w:color w:val="000000"/>
                        <w:sz w:val="20"/>
                        <w:szCs w:val="20"/>
                      </w:rPr>
                      <m:t>Mob</m:t>
                    </w:del>
                  </m:r>
                </m:e>
                <m:sub>
                  <m:r>
                    <w:del w:id="819" w:author="Won Do Lee [2]" w:date="2023-07-13T06:15:00Z">
                      <m:rPr>
                        <m:sty m:val="bi"/>
                      </m:rPr>
                      <w:rPr>
                        <w:rFonts w:ascii="Cambria Math" w:eastAsia="Times New Roman" w:hAnsi="Cambria Math"/>
                        <w:color w:val="000000"/>
                        <w:sz w:val="20"/>
                        <w:szCs w:val="20"/>
                      </w:rPr>
                      <m:t>B</m:t>
                    </w:del>
                  </m:r>
                </m:sub>
              </m:sSub>
              <m:r>
                <w:del w:id="820" w:author="Won Do Lee [2]" w:date="2023-07-13T06:15:00Z">
                  <m:rPr>
                    <m:sty m:val="bi"/>
                  </m:rPr>
                  <w:rPr>
                    <w:rFonts w:ascii="Cambria Math" w:eastAsia="Times New Roman" w:hAnsi="Cambria Math"/>
                    <w:color w:val="000000"/>
                    <w:sz w:val="20"/>
                    <w:szCs w:val="20"/>
                  </w:rPr>
                  <m:t>=(</m:t>
                </w:del>
              </m:r>
              <m:sSub>
                <m:sSubPr>
                  <m:ctrlPr>
                    <w:del w:id="821" w:author="Won Do Lee [2]" w:date="2023-07-13T06:15:00Z">
                      <w:rPr>
                        <w:rFonts w:ascii="Cambria Math" w:eastAsia="Times New Roman" w:hAnsi="Cambria Math"/>
                        <w:b w:val="0"/>
                        <w:bCs w:val="0"/>
                        <w:i/>
                        <w:color w:val="000000"/>
                        <w:sz w:val="20"/>
                        <w:szCs w:val="20"/>
                      </w:rPr>
                    </w:del>
                  </m:ctrlPr>
                </m:sSubPr>
                <m:e>
                  <m:r>
                    <w:del w:id="822" w:author="Won Do Lee [2]" w:date="2023-07-13T06:15:00Z">
                      <m:rPr>
                        <m:sty m:val="bi"/>
                      </m:rPr>
                      <w:rPr>
                        <w:rFonts w:ascii="Cambria Math" w:eastAsia="Times New Roman" w:hAnsi="Cambria Math"/>
                        <w:color w:val="000000"/>
                        <w:sz w:val="20"/>
                        <w:szCs w:val="20"/>
                      </w:rPr>
                      <m:t>Mob</m:t>
                    </w:del>
                  </m:r>
                </m:e>
                <m:sub>
                  <m:r>
                    <w:del w:id="823" w:author="Won Do Lee [2]" w:date="2023-07-13T06:15:00Z">
                      <m:rPr>
                        <m:sty m:val="bi"/>
                      </m:rPr>
                      <w:rPr>
                        <w:rFonts w:ascii="Cambria Math" w:eastAsia="Times New Roman" w:hAnsi="Cambria Math"/>
                        <w:color w:val="000000"/>
                        <w:sz w:val="20"/>
                        <w:szCs w:val="20"/>
                      </w:rPr>
                      <m:t>t=T</m:t>
                    </w:del>
                  </m:r>
                </m:sub>
              </m:sSub>
              <m:r>
                <w:del w:id="824" w:author="Won Do Lee [2]" w:date="2023-07-13T06:15:00Z">
                  <m:rPr>
                    <m:sty m:val="bi"/>
                  </m:rPr>
                  <w:rPr>
                    <w:rFonts w:ascii="Cambria Math" w:eastAsia="Times New Roman" w:hAnsi="Cambria Math"/>
                    <w:color w:val="000000"/>
                    <w:sz w:val="20"/>
                    <w:szCs w:val="20"/>
                  </w:rPr>
                  <m:t>-</m:t>
                </w:del>
              </m:r>
              <m:sSub>
                <m:sSubPr>
                  <m:ctrlPr>
                    <w:del w:id="825" w:author="Won Do Lee [2]" w:date="2023-07-13T06:15:00Z">
                      <w:rPr>
                        <w:rFonts w:ascii="Cambria Math" w:eastAsia="Times New Roman" w:hAnsi="Cambria Math"/>
                        <w:b w:val="0"/>
                        <w:bCs w:val="0"/>
                        <w:i/>
                        <w:color w:val="000000"/>
                        <w:sz w:val="20"/>
                        <w:szCs w:val="20"/>
                      </w:rPr>
                    </w:del>
                  </m:ctrlPr>
                </m:sSubPr>
                <m:e>
                  <m:r>
                    <w:del w:id="826" w:author="Won Do Lee [2]" w:date="2023-07-13T06:15:00Z">
                      <m:rPr>
                        <m:sty m:val="bi"/>
                      </m:rPr>
                      <w:rPr>
                        <w:rFonts w:ascii="Cambria Math" w:eastAsia="Times New Roman" w:hAnsi="Cambria Math"/>
                        <w:color w:val="000000"/>
                        <w:sz w:val="20"/>
                        <w:szCs w:val="20"/>
                      </w:rPr>
                      <m:t>Mob</m:t>
                    </w:del>
                  </m:r>
                </m:e>
                <m:sub>
                  <m:r>
                    <w:del w:id="827" w:author="Won Do Lee [2]" w:date="2023-07-13T06:15:00Z">
                      <m:rPr>
                        <m:sty m:val="bi"/>
                      </m:rPr>
                      <w:rPr>
                        <w:rFonts w:ascii="Cambria Math" w:eastAsia="Times New Roman" w:hAnsi="Cambria Math"/>
                        <w:color w:val="000000"/>
                        <w:sz w:val="20"/>
                        <w:szCs w:val="20"/>
                      </w:rPr>
                      <m:t>min</m:t>
                    </w:del>
                  </m:r>
                </m:sub>
              </m:sSub>
              <m:r>
                <w:del w:id="828" w:author="Won Do Lee [2]" w:date="2023-07-13T06:15:00Z">
                  <m:rPr>
                    <m:sty m:val="bi"/>
                  </m:rPr>
                  <w:rPr>
                    <w:rFonts w:ascii="Cambria Math" w:eastAsia="Times New Roman" w:hAnsi="Cambria Math"/>
                    <w:color w:val="000000"/>
                    <w:sz w:val="20"/>
                    <w:szCs w:val="20"/>
                  </w:rPr>
                  <m:t>)/</m:t>
                </w:del>
              </m:r>
              <m:sSub>
                <m:sSubPr>
                  <m:ctrlPr>
                    <w:del w:id="829" w:author="Won Do Lee [2]" w:date="2023-07-13T06:15:00Z">
                      <w:rPr>
                        <w:rFonts w:ascii="Cambria Math" w:eastAsia="Times New Roman" w:hAnsi="Cambria Math"/>
                        <w:b w:val="0"/>
                        <w:bCs w:val="0"/>
                        <w:i/>
                        <w:color w:val="000000"/>
                        <w:sz w:val="20"/>
                        <w:szCs w:val="20"/>
                      </w:rPr>
                    </w:del>
                  </m:ctrlPr>
                </m:sSubPr>
                <m:e>
                  <m:r>
                    <w:del w:id="830" w:author="Won Do Lee [2]" w:date="2023-07-13T06:15:00Z">
                      <m:rPr>
                        <m:sty m:val="bi"/>
                      </m:rPr>
                      <w:rPr>
                        <w:rFonts w:ascii="Cambria Math" w:eastAsia="Times New Roman" w:hAnsi="Cambria Math"/>
                        <w:color w:val="000000"/>
                        <w:sz w:val="20"/>
                        <w:szCs w:val="20"/>
                      </w:rPr>
                      <m:t>Mob</m:t>
                    </w:del>
                  </m:r>
                </m:e>
                <m:sub>
                  <m:r>
                    <w:del w:id="831" w:author="Won Do Lee [2]" w:date="2023-07-13T06:15:00Z">
                      <m:rPr>
                        <m:sty m:val="bi"/>
                      </m:rPr>
                      <w:rPr>
                        <w:rFonts w:ascii="Cambria Math" w:eastAsia="Times New Roman" w:hAnsi="Cambria Math"/>
                        <w:color w:val="000000"/>
                        <w:sz w:val="20"/>
                        <w:szCs w:val="20"/>
                      </w:rPr>
                      <m:t>min</m:t>
                    </w:del>
                  </m:r>
                </m:sub>
              </m:sSub>
              <m:r>
                <w:del w:id="832" w:author="Won Do Lee [2]" w:date="2023-07-13T06:15:00Z">
                  <m:rPr>
                    <m:sty m:val="bi"/>
                  </m:rPr>
                  <w:rPr>
                    <w:rFonts w:ascii="Cambria Math" w:eastAsia="Times New Roman" w:hAnsi="Cambria Math"/>
                    <w:color w:val="000000"/>
                    <w:sz w:val="20"/>
                    <w:szCs w:val="20"/>
                  </w:rPr>
                  <m:t>)</m:t>
                </w:del>
              </m:r>
            </m:oMath>
            <w:del w:id="833" w:author="Won Do Lee [2]" w:date="2023-07-13T06:15:00Z">
              <w:r w:rsidRPr="00005E6E" w:rsidDel="00147789">
                <w:rPr>
                  <w:rFonts w:eastAsia="Times New Roman"/>
                  <w:b w:val="0"/>
                  <w:bCs w:val="0"/>
                  <w:color w:val="000000"/>
                  <w:sz w:val="20"/>
                  <w:szCs w:val="20"/>
                </w:rPr>
                <w:delText xml:space="preserve"> </w:delText>
              </w:r>
            </w:del>
          </w:p>
        </w:tc>
        <w:tc>
          <w:tcPr>
            <w:tcW w:w="0" w:type="auto"/>
            <w:tcBorders>
              <w:bottom w:val="single" w:sz="4" w:space="0" w:color="999999" w:themeColor="text1" w:themeTint="66"/>
            </w:tcBorders>
          </w:tcPr>
          <w:p w14:paraId="0F38D72A" w14:textId="6EE7EBB4" w:rsidR="00CA60E3" w:rsidRPr="00005E6E" w:rsidDel="00147789" w:rsidRDefault="00CA60E3" w:rsidP="00CA60E3">
            <w:pPr>
              <w:widowControl/>
              <w:wordWrap/>
              <w:autoSpaceDE/>
              <w:autoSpaceDN/>
              <w:jc w:val="right"/>
              <w:rPr>
                <w:del w:id="834" w:author="Won Do Lee [2]" w:date="2023-07-13T06:15:00Z"/>
                <w:sz w:val="20"/>
                <w:szCs w:val="20"/>
              </w:rPr>
            </w:pPr>
            <w:del w:id="835" w:author="Won Do Lee [2]" w:date="2023-07-13T06:15:00Z">
              <w:r w:rsidRPr="00005E6E" w:rsidDel="00147789">
                <w:rPr>
                  <w:sz w:val="20"/>
                  <w:szCs w:val="20"/>
                </w:rPr>
                <w:delText>15.3%</w:delText>
              </w:r>
            </w:del>
          </w:p>
        </w:tc>
        <w:tc>
          <w:tcPr>
            <w:tcW w:w="0" w:type="auto"/>
            <w:tcBorders>
              <w:bottom w:val="single" w:sz="4" w:space="0" w:color="999999" w:themeColor="text1" w:themeTint="66"/>
            </w:tcBorders>
          </w:tcPr>
          <w:p w14:paraId="12A32547" w14:textId="09D96986" w:rsidR="00CA60E3" w:rsidRPr="00005E6E" w:rsidDel="00147789" w:rsidRDefault="00CA60E3" w:rsidP="00CA60E3">
            <w:pPr>
              <w:widowControl/>
              <w:wordWrap/>
              <w:autoSpaceDE/>
              <w:autoSpaceDN/>
              <w:jc w:val="right"/>
              <w:rPr>
                <w:del w:id="836" w:author="Won Do Lee [2]" w:date="2023-07-13T06:15:00Z"/>
                <w:sz w:val="20"/>
                <w:szCs w:val="20"/>
              </w:rPr>
            </w:pPr>
            <w:del w:id="837" w:author="Won Do Lee [2]" w:date="2023-07-13T06:15:00Z">
              <w:r w:rsidRPr="00005E6E" w:rsidDel="00147789">
                <w:rPr>
                  <w:sz w:val="20"/>
                  <w:szCs w:val="20"/>
                </w:rPr>
                <w:delText>21.7%</w:delText>
              </w:r>
            </w:del>
          </w:p>
        </w:tc>
        <w:tc>
          <w:tcPr>
            <w:tcW w:w="0" w:type="auto"/>
            <w:tcBorders>
              <w:bottom w:val="single" w:sz="4" w:space="0" w:color="999999" w:themeColor="text1" w:themeTint="66"/>
            </w:tcBorders>
            <w:noWrap/>
            <w:hideMark/>
          </w:tcPr>
          <w:p w14:paraId="3B34CE91" w14:textId="681D9220" w:rsidR="00CA60E3" w:rsidRPr="00005E6E" w:rsidDel="00147789" w:rsidRDefault="00CA60E3" w:rsidP="00CA60E3">
            <w:pPr>
              <w:widowControl/>
              <w:wordWrap/>
              <w:autoSpaceDE/>
              <w:autoSpaceDN/>
              <w:jc w:val="right"/>
              <w:rPr>
                <w:del w:id="838" w:author="Won Do Lee [2]" w:date="2023-07-13T06:15:00Z"/>
                <w:rFonts w:eastAsia="Times New Roman"/>
                <w:color w:val="000000"/>
                <w:sz w:val="20"/>
                <w:szCs w:val="20"/>
              </w:rPr>
            </w:pPr>
            <w:del w:id="839" w:author="Won Do Lee [2]" w:date="2023-07-13T06:15:00Z">
              <w:r w:rsidRPr="00005E6E" w:rsidDel="00147789">
                <w:rPr>
                  <w:sz w:val="20"/>
                  <w:szCs w:val="20"/>
                </w:rPr>
                <w:delText>31.3%</w:delText>
              </w:r>
            </w:del>
          </w:p>
        </w:tc>
        <w:tc>
          <w:tcPr>
            <w:tcW w:w="0" w:type="auto"/>
            <w:tcBorders>
              <w:bottom w:val="single" w:sz="4" w:space="0" w:color="999999" w:themeColor="text1" w:themeTint="66"/>
            </w:tcBorders>
          </w:tcPr>
          <w:p w14:paraId="0E707981" w14:textId="13575F44" w:rsidR="00CA60E3" w:rsidRPr="00005E6E" w:rsidDel="00147789" w:rsidRDefault="00CA60E3" w:rsidP="00CA60E3">
            <w:pPr>
              <w:widowControl/>
              <w:wordWrap/>
              <w:autoSpaceDE/>
              <w:autoSpaceDN/>
              <w:jc w:val="right"/>
              <w:rPr>
                <w:del w:id="840" w:author="Won Do Lee [2]" w:date="2023-07-13T06:15:00Z"/>
                <w:sz w:val="20"/>
                <w:szCs w:val="20"/>
              </w:rPr>
            </w:pPr>
            <w:del w:id="841" w:author="Won Do Lee [2]" w:date="2023-07-13T06:15:00Z">
              <w:r w:rsidRPr="00005E6E" w:rsidDel="00147789">
                <w:rPr>
                  <w:sz w:val="20"/>
                  <w:szCs w:val="20"/>
                </w:rPr>
                <w:delText>40.6%</w:delText>
              </w:r>
            </w:del>
          </w:p>
        </w:tc>
        <w:tc>
          <w:tcPr>
            <w:tcW w:w="0" w:type="auto"/>
            <w:tcBorders>
              <w:left w:val="double" w:sz="4" w:space="0" w:color="auto"/>
              <w:bottom w:val="single" w:sz="4" w:space="0" w:color="999999" w:themeColor="text1" w:themeTint="66"/>
              <w:right w:val="nil"/>
            </w:tcBorders>
            <w:noWrap/>
            <w:hideMark/>
          </w:tcPr>
          <w:p w14:paraId="2229ED38" w14:textId="692A2AB1" w:rsidR="00CA60E3" w:rsidRPr="00005E6E" w:rsidDel="00147789" w:rsidRDefault="00CA60E3" w:rsidP="00CA60E3">
            <w:pPr>
              <w:widowControl/>
              <w:wordWrap/>
              <w:autoSpaceDE/>
              <w:autoSpaceDN/>
              <w:jc w:val="right"/>
              <w:rPr>
                <w:del w:id="842" w:author="Won Do Lee [2]" w:date="2023-07-13T06:15:00Z"/>
                <w:rFonts w:eastAsia="Times New Roman"/>
                <w:color w:val="000000"/>
                <w:sz w:val="20"/>
                <w:szCs w:val="20"/>
              </w:rPr>
            </w:pPr>
            <w:del w:id="843" w:author="Won Do Lee [2]" w:date="2023-07-13T06:15:00Z">
              <w:r w:rsidRPr="00005E6E" w:rsidDel="00147789">
                <w:rPr>
                  <w:sz w:val="20"/>
                  <w:szCs w:val="20"/>
                </w:rPr>
                <w:delText>27.2%</w:delText>
              </w:r>
            </w:del>
          </w:p>
        </w:tc>
      </w:tr>
      <w:tr w:rsidR="00CA60E3" w:rsidRPr="00005E6E" w:rsidDel="00147789" w14:paraId="2C296704" w14:textId="5713DEAF" w:rsidTr="00CA60E3">
        <w:trPr>
          <w:trHeight w:val="567"/>
          <w:del w:id="844" w:author="Won Do Lee [2]" w:date="2023-07-13T06:15:00Z"/>
        </w:trPr>
        <w:tc>
          <w:tcPr>
            <w:tcW w:w="0" w:type="auto"/>
            <w:tcBorders>
              <w:left w:val="nil"/>
              <w:bottom w:val="single" w:sz="12" w:space="0" w:color="auto"/>
            </w:tcBorders>
            <w:noWrap/>
            <w:hideMark/>
          </w:tcPr>
          <w:p w14:paraId="2CFE5BA5" w14:textId="26FD7AB0"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45" w:author="Won Do Lee [2]" w:date="2023-07-13T06:15:00Z"/>
                <w:rFonts w:eastAsia="Times New Roman"/>
                <w:b w:val="0"/>
                <w:bCs w:val="0"/>
                <w:color w:val="000000"/>
                <w:sz w:val="20"/>
                <w:szCs w:val="20"/>
              </w:rPr>
            </w:pPr>
            <w:del w:id="846" w:author="Won Do Lee [2]" w:date="2023-07-13T06:15:00Z">
              <w:r w:rsidRPr="00005E6E" w:rsidDel="00147789">
                <w:rPr>
                  <w:rFonts w:eastAsia="Times New Roman"/>
                  <w:b w:val="0"/>
                  <w:bCs w:val="0"/>
                  <w:color w:val="000000"/>
                  <w:sz w:val="20"/>
                  <w:szCs w:val="20"/>
                </w:rPr>
                <w:delText>Net reduction in mobility</w:delText>
              </w:r>
            </w:del>
          </w:p>
          <w:p w14:paraId="350E8B2E" w14:textId="1F65EC0F"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47" w:author="Won Do Lee [2]" w:date="2023-07-13T06:15:00Z"/>
                <w:rFonts w:eastAsia="Times New Roman"/>
                <w:b w:val="0"/>
                <w:bCs w:val="0"/>
                <w:color w:val="000000"/>
                <w:sz w:val="20"/>
                <w:szCs w:val="20"/>
              </w:rPr>
            </w:pPr>
            <m:oMath>
              <m:r>
                <w:del w:id="848" w:author="Won Do Lee [2]" w:date="2023-07-13T06:15:00Z">
                  <m:rPr>
                    <m:sty m:val="bi"/>
                  </m:rPr>
                  <w:rPr>
                    <w:rFonts w:ascii="Cambria Math" w:eastAsia="Times New Roman" w:hAnsi="Cambria Math"/>
                    <w:color w:val="000000"/>
                    <w:sz w:val="20"/>
                    <w:szCs w:val="20"/>
                  </w:rPr>
                  <m:t>(</m:t>
                </w:del>
              </m:r>
              <m:sSub>
                <m:sSubPr>
                  <m:ctrlPr>
                    <w:del w:id="849" w:author="Won Do Lee [2]" w:date="2023-07-13T06:15:00Z">
                      <w:rPr>
                        <w:rFonts w:ascii="Cambria Math" w:eastAsia="Times New Roman" w:hAnsi="Cambria Math"/>
                        <w:b w:val="0"/>
                        <w:bCs w:val="0"/>
                        <w:i/>
                        <w:iCs/>
                        <w:color w:val="000000"/>
                        <w:sz w:val="20"/>
                        <w:szCs w:val="20"/>
                      </w:rPr>
                    </w:del>
                  </m:ctrlPr>
                </m:sSubPr>
                <m:e>
                  <m:r>
                    <w:del w:id="850" w:author="Won Do Lee [2]" w:date="2023-07-13T06:15:00Z">
                      <m:rPr>
                        <m:sty m:val="bi"/>
                      </m:rPr>
                      <w:rPr>
                        <w:rFonts w:ascii="Cambria Math" w:eastAsia="Times New Roman" w:hAnsi="Cambria Math"/>
                        <w:color w:val="000000"/>
                        <w:sz w:val="20"/>
                        <w:szCs w:val="20"/>
                      </w:rPr>
                      <m:t>R</m:t>
                    </w:del>
                  </m:r>
                </m:e>
                <m:sub>
                  <m:r>
                    <w:del w:id="851" w:author="Won Do Lee [2]" w:date="2023-07-13T06:15:00Z">
                      <m:rPr>
                        <m:sty m:val="bi"/>
                      </m:rPr>
                      <w:rPr>
                        <w:rFonts w:ascii="Cambria Math" w:eastAsia="Times New Roman" w:hAnsi="Cambria Math"/>
                        <w:color w:val="000000"/>
                        <w:sz w:val="20"/>
                        <w:szCs w:val="20"/>
                      </w:rPr>
                      <m:t>net</m:t>
                    </w:del>
                  </m:r>
                </m:sub>
              </m:sSub>
              <m:r>
                <w:del w:id="852" w:author="Won Do Lee [2]" w:date="2023-07-13T06:15:00Z">
                  <m:rPr>
                    <m:sty m:val="bi"/>
                  </m:rPr>
                  <w:rPr>
                    <w:rFonts w:ascii="Cambria Math" w:eastAsia="Times New Roman" w:hAnsi="Cambria Math"/>
                    <w:color w:val="000000"/>
                    <w:sz w:val="20"/>
                    <w:szCs w:val="20"/>
                  </w:rPr>
                  <m:t>=(</m:t>
                </w:del>
              </m:r>
              <m:sSub>
                <m:sSubPr>
                  <m:ctrlPr>
                    <w:del w:id="853" w:author="Won Do Lee [2]" w:date="2023-07-13T06:15:00Z">
                      <w:rPr>
                        <w:rFonts w:ascii="Cambria Math" w:eastAsia="Times New Roman" w:hAnsi="Cambria Math"/>
                        <w:b w:val="0"/>
                        <w:bCs w:val="0"/>
                        <w:i/>
                        <w:iCs/>
                        <w:color w:val="000000"/>
                        <w:sz w:val="20"/>
                        <w:szCs w:val="20"/>
                      </w:rPr>
                    </w:del>
                  </m:ctrlPr>
                </m:sSubPr>
                <m:e>
                  <m:r>
                    <w:del w:id="854" w:author="Won Do Lee [2]" w:date="2023-07-13T06:15:00Z">
                      <m:rPr>
                        <m:sty m:val="bi"/>
                      </m:rPr>
                      <w:rPr>
                        <w:rFonts w:ascii="Cambria Math" w:eastAsia="Times New Roman" w:hAnsi="Cambria Math"/>
                        <w:color w:val="000000"/>
                        <w:sz w:val="20"/>
                        <w:szCs w:val="20"/>
                      </w:rPr>
                      <m:t>Mob</m:t>
                    </w:del>
                  </m:r>
                </m:e>
                <m:sub>
                  <m:r>
                    <w:del w:id="855" w:author="Won Do Lee [2]" w:date="2023-07-13T06:15:00Z">
                      <m:rPr>
                        <m:sty m:val="bi"/>
                      </m:rPr>
                      <w:rPr>
                        <w:rFonts w:ascii="Cambria Math" w:eastAsia="Times New Roman" w:hAnsi="Cambria Math"/>
                        <w:color w:val="000000"/>
                        <w:sz w:val="20"/>
                        <w:szCs w:val="20"/>
                      </w:rPr>
                      <m:t>t=T</m:t>
                    </w:del>
                  </m:r>
                </m:sub>
              </m:sSub>
              <m:r>
                <w:del w:id="856" w:author="Won Do Lee [2]" w:date="2023-07-13T06:15:00Z">
                  <m:rPr>
                    <m:sty m:val="bi"/>
                  </m:rPr>
                  <w:rPr>
                    <w:rFonts w:ascii="Cambria Math" w:eastAsia="Times New Roman" w:hAnsi="Cambria Math"/>
                    <w:color w:val="000000"/>
                    <w:sz w:val="20"/>
                    <w:szCs w:val="20"/>
                  </w:rPr>
                  <m:t>-</m:t>
                </w:del>
              </m:r>
              <m:sSub>
                <m:sSubPr>
                  <m:ctrlPr>
                    <w:del w:id="857" w:author="Won Do Lee [2]" w:date="2023-07-13T06:15:00Z">
                      <w:rPr>
                        <w:rFonts w:ascii="Cambria Math" w:eastAsia="Times New Roman" w:hAnsi="Cambria Math"/>
                        <w:b w:val="0"/>
                        <w:bCs w:val="0"/>
                        <w:i/>
                        <w:iCs/>
                        <w:color w:val="000000"/>
                        <w:sz w:val="20"/>
                        <w:szCs w:val="20"/>
                      </w:rPr>
                    </w:del>
                  </m:ctrlPr>
                </m:sSubPr>
                <m:e>
                  <m:r>
                    <w:del w:id="858" w:author="Won Do Lee [2]" w:date="2023-07-13T06:15:00Z">
                      <m:rPr>
                        <m:sty m:val="bi"/>
                      </m:rPr>
                      <w:rPr>
                        <w:rFonts w:ascii="Cambria Math" w:eastAsia="Times New Roman" w:hAnsi="Cambria Math"/>
                        <w:color w:val="000000"/>
                        <w:sz w:val="20"/>
                        <w:szCs w:val="20"/>
                      </w:rPr>
                      <m:t>Mob</m:t>
                    </w:del>
                  </m:r>
                </m:e>
                <m:sub>
                  <m:r>
                    <w:del w:id="859" w:author="Won Do Lee [2]" w:date="2023-07-13T06:15:00Z">
                      <m:rPr>
                        <m:sty m:val="bi"/>
                      </m:rPr>
                      <w:rPr>
                        <w:rFonts w:ascii="Cambria Math" w:eastAsia="Times New Roman" w:hAnsi="Cambria Math"/>
                        <w:color w:val="000000"/>
                        <w:sz w:val="20"/>
                        <w:szCs w:val="20"/>
                      </w:rPr>
                      <m:t>t=0</m:t>
                    </w:del>
                  </m:r>
                </m:sub>
              </m:sSub>
              <m:r>
                <w:del w:id="860" w:author="Won Do Lee [2]" w:date="2023-07-13T06:15:00Z">
                  <m:rPr>
                    <m:sty m:val="bi"/>
                  </m:rPr>
                  <w:rPr>
                    <w:rFonts w:ascii="Cambria Math" w:eastAsia="Times New Roman" w:hAnsi="Cambria Math"/>
                    <w:color w:val="000000"/>
                    <w:sz w:val="20"/>
                    <w:szCs w:val="20"/>
                  </w:rPr>
                  <m:t>)/</m:t>
                </w:del>
              </m:r>
              <m:sSub>
                <m:sSubPr>
                  <m:ctrlPr>
                    <w:del w:id="861" w:author="Won Do Lee [2]" w:date="2023-07-13T06:15:00Z">
                      <w:rPr>
                        <w:rFonts w:ascii="Cambria Math" w:eastAsia="Times New Roman" w:hAnsi="Cambria Math"/>
                        <w:b w:val="0"/>
                        <w:bCs w:val="0"/>
                        <w:i/>
                        <w:iCs/>
                        <w:color w:val="000000"/>
                        <w:sz w:val="20"/>
                        <w:szCs w:val="20"/>
                      </w:rPr>
                    </w:del>
                  </m:ctrlPr>
                </m:sSubPr>
                <m:e>
                  <m:r>
                    <w:del w:id="862" w:author="Won Do Lee [2]" w:date="2023-07-13T06:15:00Z">
                      <m:rPr>
                        <m:sty m:val="bi"/>
                      </m:rPr>
                      <w:rPr>
                        <w:rFonts w:ascii="Cambria Math" w:eastAsia="Times New Roman" w:hAnsi="Cambria Math"/>
                        <w:color w:val="000000"/>
                        <w:sz w:val="20"/>
                        <w:szCs w:val="20"/>
                      </w:rPr>
                      <m:t>Mob</m:t>
                    </w:del>
                  </m:r>
                </m:e>
                <m:sub>
                  <m:r>
                    <w:del w:id="863" w:author="Won Do Lee [2]" w:date="2023-07-13T06:15:00Z">
                      <m:rPr>
                        <m:sty m:val="bi"/>
                      </m:rPr>
                      <w:rPr>
                        <w:rFonts w:ascii="Cambria Math" w:eastAsia="Times New Roman" w:hAnsi="Cambria Math"/>
                        <w:color w:val="000000"/>
                        <w:sz w:val="20"/>
                        <w:szCs w:val="20"/>
                      </w:rPr>
                      <m:t>t=0</m:t>
                    </w:del>
                  </m:r>
                </m:sub>
              </m:sSub>
              <m:r>
                <w:del w:id="864" w:author="Won Do Lee [2]" w:date="2023-07-13T06:15:00Z">
                  <m:rPr>
                    <m:sty m:val="bi"/>
                  </m:rPr>
                  <w:rPr>
                    <w:rFonts w:ascii="Cambria Math" w:eastAsia="Times New Roman" w:hAnsi="Cambria Math"/>
                    <w:color w:val="000000"/>
                    <w:sz w:val="20"/>
                    <w:szCs w:val="20"/>
                  </w:rPr>
                  <m:t>)</m:t>
                </w:del>
              </m:r>
            </m:oMath>
            <w:del w:id="865" w:author="Won Do Lee [2]" w:date="2023-07-13T06:15:00Z">
              <w:r w:rsidRPr="00005E6E" w:rsidDel="00147789">
                <w:rPr>
                  <w:rFonts w:eastAsia="Times New Roman"/>
                  <w:b w:val="0"/>
                  <w:bCs w:val="0"/>
                  <w:color w:val="000000"/>
                  <w:sz w:val="20"/>
                  <w:szCs w:val="20"/>
                </w:rPr>
                <w:delText xml:space="preserve"> </w:delText>
              </w:r>
            </w:del>
          </w:p>
        </w:tc>
        <w:tc>
          <w:tcPr>
            <w:tcW w:w="0" w:type="auto"/>
            <w:tcBorders>
              <w:bottom w:val="single" w:sz="12" w:space="0" w:color="auto"/>
            </w:tcBorders>
          </w:tcPr>
          <w:p w14:paraId="1AF5B8F2" w14:textId="244AAF10" w:rsidR="00CA60E3" w:rsidRPr="00005E6E" w:rsidDel="00147789" w:rsidRDefault="00CA60E3" w:rsidP="00CA60E3">
            <w:pPr>
              <w:widowControl/>
              <w:wordWrap/>
              <w:autoSpaceDE/>
              <w:autoSpaceDN/>
              <w:jc w:val="right"/>
              <w:rPr>
                <w:del w:id="866" w:author="Won Do Lee [2]" w:date="2023-07-13T06:15:00Z"/>
                <w:sz w:val="20"/>
                <w:szCs w:val="20"/>
              </w:rPr>
            </w:pPr>
            <w:del w:id="867" w:author="Won Do Lee [2]" w:date="2023-07-13T06:15:00Z">
              <w:r w:rsidRPr="00005E6E" w:rsidDel="00147789">
                <w:rPr>
                  <w:sz w:val="20"/>
                  <w:szCs w:val="20"/>
                </w:rPr>
                <w:delText>11.8%</w:delText>
              </w:r>
            </w:del>
          </w:p>
        </w:tc>
        <w:tc>
          <w:tcPr>
            <w:tcW w:w="0" w:type="auto"/>
            <w:tcBorders>
              <w:bottom w:val="single" w:sz="12" w:space="0" w:color="auto"/>
            </w:tcBorders>
          </w:tcPr>
          <w:p w14:paraId="5FC4D7EE" w14:textId="60EF5B3E" w:rsidR="00CA60E3" w:rsidRPr="00005E6E" w:rsidDel="00147789" w:rsidRDefault="00CA60E3" w:rsidP="00CA60E3">
            <w:pPr>
              <w:widowControl/>
              <w:wordWrap/>
              <w:autoSpaceDE/>
              <w:autoSpaceDN/>
              <w:jc w:val="right"/>
              <w:rPr>
                <w:del w:id="868" w:author="Won Do Lee [2]" w:date="2023-07-13T06:15:00Z"/>
                <w:sz w:val="20"/>
                <w:szCs w:val="20"/>
              </w:rPr>
            </w:pPr>
            <w:del w:id="869" w:author="Won Do Lee [2]" w:date="2023-07-13T06:15:00Z">
              <w:r w:rsidRPr="00005E6E" w:rsidDel="00147789">
                <w:rPr>
                  <w:sz w:val="20"/>
                  <w:szCs w:val="20"/>
                </w:rPr>
                <w:delText>12.2%</w:delText>
              </w:r>
            </w:del>
          </w:p>
        </w:tc>
        <w:tc>
          <w:tcPr>
            <w:tcW w:w="0" w:type="auto"/>
            <w:tcBorders>
              <w:bottom w:val="single" w:sz="12" w:space="0" w:color="auto"/>
            </w:tcBorders>
            <w:noWrap/>
            <w:hideMark/>
          </w:tcPr>
          <w:p w14:paraId="7713B858" w14:textId="7410F7A4" w:rsidR="00CA60E3" w:rsidRPr="00005E6E" w:rsidDel="00147789" w:rsidRDefault="00CA60E3" w:rsidP="00CA60E3">
            <w:pPr>
              <w:widowControl/>
              <w:wordWrap/>
              <w:autoSpaceDE/>
              <w:autoSpaceDN/>
              <w:jc w:val="right"/>
              <w:rPr>
                <w:del w:id="870" w:author="Won Do Lee [2]" w:date="2023-07-13T06:15:00Z"/>
                <w:rFonts w:eastAsia="Times New Roman"/>
                <w:color w:val="000000"/>
                <w:sz w:val="20"/>
                <w:szCs w:val="20"/>
              </w:rPr>
            </w:pPr>
            <w:del w:id="871" w:author="Won Do Lee [2]" w:date="2023-07-13T06:15:00Z">
              <w:r w:rsidRPr="00005E6E" w:rsidDel="00147789">
                <w:rPr>
                  <w:sz w:val="20"/>
                  <w:szCs w:val="20"/>
                </w:rPr>
                <w:delText>17.2%</w:delText>
              </w:r>
            </w:del>
          </w:p>
        </w:tc>
        <w:tc>
          <w:tcPr>
            <w:tcW w:w="0" w:type="auto"/>
            <w:tcBorders>
              <w:bottom w:val="single" w:sz="12" w:space="0" w:color="auto"/>
            </w:tcBorders>
          </w:tcPr>
          <w:p w14:paraId="5F20524D" w14:textId="7C729ED9" w:rsidR="00CA60E3" w:rsidRPr="00005E6E" w:rsidDel="00147789" w:rsidRDefault="00CA60E3" w:rsidP="00CA60E3">
            <w:pPr>
              <w:widowControl/>
              <w:wordWrap/>
              <w:autoSpaceDE/>
              <w:autoSpaceDN/>
              <w:jc w:val="right"/>
              <w:rPr>
                <w:del w:id="872" w:author="Won Do Lee [2]" w:date="2023-07-13T06:15:00Z"/>
                <w:sz w:val="20"/>
                <w:szCs w:val="20"/>
              </w:rPr>
            </w:pPr>
            <w:del w:id="873" w:author="Won Do Lee [2]" w:date="2023-07-13T06:15:00Z">
              <w:r w:rsidRPr="00005E6E" w:rsidDel="00147789">
                <w:rPr>
                  <w:sz w:val="20"/>
                  <w:szCs w:val="20"/>
                </w:rPr>
                <w:delText>10.4%</w:delText>
              </w:r>
            </w:del>
          </w:p>
        </w:tc>
        <w:tc>
          <w:tcPr>
            <w:tcW w:w="0" w:type="auto"/>
            <w:tcBorders>
              <w:left w:val="double" w:sz="4" w:space="0" w:color="auto"/>
              <w:bottom w:val="single" w:sz="12" w:space="0" w:color="auto"/>
              <w:right w:val="nil"/>
            </w:tcBorders>
            <w:noWrap/>
            <w:hideMark/>
          </w:tcPr>
          <w:p w14:paraId="11921482" w14:textId="724A31FA" w:rsidR="00CA60E3" w:rsidRPr="00005E6E" w:rsidDel="00147789" w:rsidRDefault="00CA60E3" w:rsidP="00CA60E3">
            <w:pPr>
              <w:widowControl/>
              <w:wordWrap/>
              <w:autoSpaceDE/>
              <w:autoSpaceDN/>
              <w:jc w:val="right"/>
              <w:rPr>
                <w:del w:id="874" w:author="Won Do Lee [2]" w:date="2023-07-13T06:15:00Z"/>
                <w:rFonts w:eastAsia="Times New Roman"/>
                <w:color w:val="000000"/>
                <w:sz w:val="20"/>
                <w:szCs w:val="20"/>
              </w:rPr>
            </w:pPr>
            <w:del w:id="875" w:author="Won Do Lee [2]" w:date="2023-07-13T06:15:00Z">
              <w:r w:rsidRPr="00005E6E" w:rsidDel="00147789">
                <w:rPr>
                  <w:sz w:val="20"/>
                  <w:szCs w:val="20"/>
                </w:rPr>
                <w:delText>19.6%</w:delText>
              </w:r>
            </w:del>
          </w:p>
        </w:tc>
      </w:tr>
      <w:bookmarkEnd w:id="693"/>
    </w:tbl>
    <w:p w14:paraId="2428A799" w14:textId="1E4E36E2" w:rsidR="00AA6C6F" w:rsidDel="00147789" w:rsidRDefault="00AA6C6F" w:rsidP="000F3486">
      <w:pPr>
        <w:rPr>
          <w:del w:id="876" w:author="Won Do Lee [2]" w:date="2023-07-13T06:15:00Z"/>
        </w:rPr>
      </w:pPr>
    </w:p>
    <w:p w14:paraId="38A45DB7" w14:textId="42A22667" w:rsidR="00147789" w:rsidRPr="00005E6E" w:rsidRDefault="00147789" w:rsidP="00147789">
      <w:pPr>
        <w:pStyle w:val="Caption"/>
        <w:keepNext/>
      </w:pPr>
      <w:r w:rsidRPr="00005E6E">
        <w:t xml:space="preserve">Table </w:t>
      </w:r>
      <w:fldSimple w:instr=" SEQ Table \* ARABIC ">
        <w:r>
          <w:rPr>
            <w:noProof/>
          </w:rPr>
          <w:t>1</w:t>
        </w:r>
      </w:fldSimple>
      <w:r w:rsidRPr="00005E6E">
        <w:t xml:space="preserve">. </w:t>
      </w:r>
      <w:r w:rsidR="0006202D">
        <w:t>Average monthly reduction</w:t>
      </w:r>
      <w:r w:rsidR="00DC5F07">
        <w:t>s</w:t>
      </w:r>
      <w:r w:rsidR="0006202D">
        <w:t xml:space="preserve"> in mobility </w:t>
      </w:r>
      <w:r w:rsidRPr="00005E6E">
        <w:t>during lockdown by clusters.</w:t>
      </w:r>
    </w:p>
    <w:tbl>
      <w:tblPr>
        <w:tblStyle w:val="TableGridLight"/>
        <w:tblW w:w="5000" w:type="pct"/>
        <w:tblLook w:val="04A0" w:firstRow="1" w:lastRow="0" w:firstColumn="1" w:lastColumn="0" w:noHBand="0" w:noVBand="1"/>
      </w:tblPr>
      <w:tblGrid>
        <w:gridCol w:w="2965"/>
        <w:gridCol w:w="1006"/>
        <w:gridCol w:w="1008"/>
        <w:gridCol w:w="1005"/>
        <w:gridCol w:w="1009"/>
        <w:gridCol w:w="2033"/>
      </w:tblGrid>
      <w:tr w:rsidR="00147789" w:rsidRPr="00C30A80" w14:paraId="245C8E66" w14:textId="77777777" w:rsidTr="00147789">
        <w:trPr>
          <w:trHeight w:val="300"/>
        </w:trPr>
        <w:tc>
          <w:tcPr>
            <w:tcW w:w="1642" w:type="pct"/>
            <w:tcBorders>
              <w:top w:val="single" w:sz="12" w:space="0" w:color="auto"/>
              <w:left w:val="nil"/>
              <w:bottom w:val="single" w:sz="12" w:space="0" w:color="auto"/>
            </w:tcBorders>
            <w:shd w:val="clear" w:color="auto" w:fill="A5A5A5" w:themeFill="accent3"/>
            <w:noWrap/>
            <w:hideMark/>
          </w:tcPr>
          <w:p w14:paraId="6611F054" w14:textId="45A4E799" w:rsidR="00147789" w:rsidRPr="00147789" w:rsidRDefault="00147789" w:rsidP="0006202D">
            <w:pPr>
              <w:widowControl/>
              <w:wordWrap/>
              <w:autoSpaceDE/>
              <w:autoSpaceDN/>
              <w:jc w:val="center"/>
              <w:rPr>
                <w:rFonts w:eastAsia="Times New Roman"/>
                <w:b/>
                <w:bCs/>
                <w:color w:val="000000"/>
              </w:rPr>
            </w:pPr>
            <w:r>
              <w:rPr>
                <w:rFonts w:eastAsia="Times New Roman"/>
                <w:b/>
                <w:bCs/>
                <w:color w:val="000000"/>
              </w:rPr>
              <w:t>Months in 2021</w:t>
            </w:r>
          </w:p>
        </w:tc>
        <w:tc>
          <w:tcPr>
            <w:tcW w:w="557" w:type="pct"/>
            <w:tcBorders>
              <w:top w:val="single" w:sz="12" w:space="0" w:color="auto"/>
              <w:bottom w:val="single" w:sz="12" w:space="0" w:color="auto"/>
            </w:tcBorders>
            <w:shd w:val="clear" w:color="auto" w:fill="A5A5A5" w:themeFill="accent3"/>
            <w:noWrap/>
            <w:hideMark/>
          </w:tcPr>
          <w:p w14:paraId="593DA90C"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1</w:t>
            </w:r>
          </w:p>
        </w:tc>
        <w:tc>
          <w:tcPr>
            <w:tcW w:w="558" w:type="pct"/>
            <w:tcBorders>
              <w:top w:val="single" w:sz="12" w:space="0" w:color="auto"/>
              <w:bottom w:val="single" w:sz="12" w:space="0" w:color="auto"/>
            </w:tcBorders>
            <w:shd w:val="clear" w:color="auto" w:fill="A5A5A5" w:themeFill="accent3"/>
            <w:noWrap/>
            <w:hideMark/>
          </w:tcPr>
          <w:p w14:paraId="2D8B05BB"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2</w:t>
            </w:r>
          </w:p>
        </w:tc>
        <w:tc>
          <w:tcPr>
            <w:tcW w:w="557" w:type="pct"/>
            <w:tcBorders>
              <w:top w:val="single" w:sz="12" w:space="0" w:color="auto"/>
              <w:bottom w:val="single" w:sz="12" w:space="0" w:color="auto"/>
            </w:tcBorders>
            <w:shd w:val="clear" w:color="auto" w:fill="A5A5A5" w:themeFill="accent3"/>
            <w:noWrap/>
            <w:hideMark/>
          </w:tcPr>
          <w:p w14:paraId="49679EA4"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3</w:t>
            </w:r>
          </w:p>
        </w:tc>
        <w:tc>
          <w:tcPr>
            <w:tcW w:w="559" w:type="pct"/>
            <w:tcBorders>
              <w:top w:val="single" w:sz="12" w:space="0" w:color="auto"/>
              <w:bottom w:val="single" w:sz="12" w:space="0" w:color="auto"/>
            </w:tcBorders>
            <w:shd w:val="clear" w:color="auto" w:fill="A5A5A5" w:themeFill="accent3"/>
            <w:noWrap/>
            <w:hideMark/>
          </w:tcPr>
          <w:p w14:paraId="273DCCE6"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4</w:t>
            </w:r>
          </w:p>
        </w:tc>
        <w:tc>
          <w:tcPr>
            <w:tcW w:w="1126" w:type="pct"/>
            <w:tcBorders>
              <w:top w:val="single" w:sz="12" w:space="0" w:color="auto"/>
              <w:bottom w:val="single" w:sz="12" w:space="0" w:color="auto"/>
              <w:right w:val="nil"/>
            </w:tcBorders>
            <w:shd w:val="clear" w:color="auto" w:fill="A5A5A5" w:themeFill="accent3"/>
            <w:noWrap/>
            <w:hideMark/>
          </w:tcPr>
          <w:p w14:paraId="08EA6CCC"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National level</w:t>
            </w:r>
          </w:p>
        </w:tc>
      </w:tr>
      <w:tr w:rsidR="00147789" w:rsidRPr="00C30A80" w14:paraId="594901C4" w14:textId="77777777" w:rsidTr="00147789">
        <w:trPr>
          <w:trHeight w:val="300"/>
        </w:trPr>
        <w:tc>
          <w:tcPr>
            <w:tcW w:w="1642" w:type="pct"/>
            <w:tcBorders>
              <w:top w:val="single" w:sz="12" w:space="0" w:color="auto"/>
              <w:left w:val="nil"/>
            </w:tcBorders>
            <w:noWrap/>
            <w:hideMark/>
          </w:tcPr>
          <w:p w14:paraId="0DCFB30D"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Mar</w:t>
            </w:r>
          </w:p>
        </w:tc>
        <w:tc>
          <w:tcPr>
            <w:tcW w:w="557" w:type="pct"/>
            <w:tcBorders>
              <w:top w:val="single" w:sz="12" w:space="0" w:color="auto"/>
            </w:tcBorders>
            <w:noWrap/>
            <w:hideMark/>
          </w:tcPr>
          <w:p w14:paraId="7414C4F3"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9.35</w:t>
            </w:r>
          </w:p>
        </w:tc>
        <w:tc>
          <w:tcPr>
            <w:tcW w:w="558" w:type="pct"/>
            <w:tcBorders>
              <w:top w:val="single" w:sz="12" w:space="0" w:color="auto"/>
            </w:tcBorders>
            <w:noWrap/>
            <w:hideMark/>
          </w:tcPr>
          <w:p w14:paraId="5BD48634"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2.77</w:t>
            </w:r>
          </w:p>
        </w:tc>
        <w:tc>
          <w:tcPr>
            <w:tcW w:w="557" w:type="pct"/>
            <w:tcBorders>
              <w:top w:val="single" w:sz="12" w:space="0" w:color="auto"/>
            </w:tcBorders>
            <w:noWrap/>
            <w:hideMark/>
          </w:tcPr>
          <w:p w14:paraId="032D5056"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3.15</w:t>
            </w:r>
          </w:p>
        </w:tc>
        <w:tc>
          <w:tcPr>
            <w:tcW w:w="559" w:type="pct"/>
            <w:tcBorders>
              <w:top w:val="single" w:sz="12" w:space="0" w:color="auto"/>
            </w:tcBorders>
            <w:noWrap/>
            <w:hideMark/>
          </w:tcPr>
          <w:p w14:paraId="7C6FA5BE"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5.65</w:t>
            </w:r>
          </w:p>
        </w:tc>
        <w:tc>
          <w:tcPr>
            <w:tcW w:w="1126" w:type="pct"/>
            <w:tcBorders>
              <w:top w:val="single" w:sz="12" w:space="0" w:color="auto"/>
              <w:right w:val="nil"/>
            </w:tcBorders>
            <w:noWrap/>
            <w:hideMark/>
          </w:tcPr>
          <w:p w14:paraId="62365433"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7.73</w:t>
            </w:r>
          </w:p>
        </w:tc>
      </w:tr>
      <w:tr w:rsidR="00147789" w:rsidRPr="00C30A80" w14:paraId="1930B97A" w14:textId="77777777" w:rsidTr="00147789">
        <w:trPr>
          <w:trHeight w:val="300"/>
        </w:trPr>
        <w:tc>
          <w:tcPr>
            <w:tcW w:w="1642" w:type="pct"/>
            <w:tcBorders>
              <w:left w:val="nil"/>
            </w:tcBorders>
            <w:noWrap/>
            <w:hideMark/>
          </w:tcPr>
          <w:p w14:paraId="60D5A2DA"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Apr</w:t>
            </w:r>
          </w:p>
        </w:tc>
        <w:tc>
          <w:tcPr>
            <w:tcW w:w="557" w:type="pct"/>
            <w:noWrap/>
            <w:hideMark/>
          </w:tcPr>
          <w:p w14:paraId="7ED57F8D"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79.31</w:t>
            </w:r>
          </w:p>
        </w:tc>
        <w:tc>
          <w:tcPr>
            <w:tcW w:w="558" w:type="pct"/>
            <w:noWrap/>
            <w:hideMark/>
          </w:tcPr>
          <w:p w14:paraId="5F8B35D0"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70.99</w:t>
            </w:r>
          </w:p>
        </w:tc>
        <w:tc>
          <w:tcPr>
            <w:tcW w:w="557" w:type="pct"/>
            <w:noWrap/>
            <w:hideMark/>
          </w:tcPr>
          <w:p w14:paraId="7A9C547C"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60.78</w:t>
            </w:r>
          </w:p>
        </w:tc>
        <w:tc>
          <w:tcPr>
            <w:tcW w:w="559" w:type="pct"/>
            <w:noWrap/>
            <w:hideMark/>
          </w:tcPr>
          <w:p w14:paraId="5A6216C6"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0.07</w:t>
            </w:r>
          </w:p>
        </w:tc>
        <w:tc>
          <w:tcPr>
            <w:tcW w:w="1126" w:type="pct"/>
            <w:tcBorders>
              <w:right w:val="nil"/>
            </w:tcBorders>
            <w:noWrap/>
            <w:hideMark/>
          </w:tcPr>
          <w:p w14:paraId="0010A258"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65.29</w:t>
            </w:r>
          </w:p>
        </w:tc>
      </w:tr>
      <w:tr w:rsidR="00147789" w:rsidRPr="00C30A80" w14:paraId="75ECDC35" w14:textId="77777777" w:rsidTr="00147789">
        <w:trPr>
          <w:trHeight w:val="300"/>
        </w:trPr>
        <w:tc>
          <w:tcPr>
            <w:tcW w:w="1642" w:type="pct"/>
            <w:tcBorders>
              <w:left w:val="nil"/>
              <w:bottom w:val="single" w:sz="4" w:space="0" w:color="BFBFBF" w:themeColor="background1" w:themeShade="BF"/>
            </w:tcBorders>
            <w:noWrap/>
            <w:hideMark/>
          </w:tcPr>
          <w:p w14:paraId="7D4836F0"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May</w:t>
            </w:r>
          </w:p>
        </w:tc>
        <w:tc>
          <w:tcPr>
            <w:tcW w:w="557" w:type="pct"/>
            <w:tcBorders>
              <w:bottom w:val="single" w:sz="4" w:space="0" w:color="BFBFBF" w:themeColor="background1" w:themeShade="BF"/>
            </w:tcBorders>
            <w:noWrap/>
            <w:hideMark/>
          </w:tcPr>
          <w:p w14:paraId="567096D5"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68.31</w:t>
            </w:r>
          </w:p>
        </w:tc>
        <w:tc>
          <w:tcPr>
            <w:tcW w:w="558" w:type="pct"/>
            <w:tcBorders>
              <w:bottom w:val="single" w:sz="4" w:space="0" w:color="BFBFBF" w:themeColor="background1" w:themeShade="BF"/>
            </w:tcBorders>
            <w:noWrap/>
            <w:hideMark/>
          </w:tcPr>
          <w:p w14:paraId="38574491"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8.52</w:t>
            </w:r>
          </w:p>
        </w:tc>
        <w:tc>
          <w:tcPr>
            <w:tcW w:w="557" w:type="pct"/>
            <w:tcBorders>
              <w:bottom w:val="single" w:sz="4" w:space="0" w:color="BFBFBF" w:themeColor="background1" w:themeShade="BF"/>
            </w:tcBorders>
            <w:noWrap/>
            <w:hideMark/>
          </w:tcPr>
          <w:p w14:paraId="06EE4AB1"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6.35</w:t>
            </w:r>
          </w:p>
        </w:tc>
        <w:tc>
          <w:tcPr>
            <w:tcW w:w="559" w:type="pct"/>
            <w:tcBorders>
              <w:bottom w:val="single" w:sz="4" w:space="0" w:color="BFBFBF" w:themeColor="background1" w:themeShade="BF"/>
            </w:tcBorders>
            <w:noWrap/>
            <w:hideMark/>
          </w:tcPr>
          <w:p w14:paraId="7EB41DDF"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5.01</w:t>
            </w:r>
          </w:p>
        </w:tc>
        <w:tc>
          <w:tcPr>
            <w:tcW w:w="1126" w:type="pct"/>
            <w:tcBorders>
              <w:bottom w:val="single" w:sz="4" w:space="0" w:color="BFBFBF" w:themeColor="background1" w:themeShade="BF"/>
              <w:right w:val="nil"/>
            </w:tcBorders>
            <w:noWrap/>
            <w:hideMark/>
          </w:tcPr>
          <w:p w14:paraId="5EEAEF58"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2.05</w:t>
            </w:r>
          </w:p>
        </w:tc>
      </w:tr>
      <w:tr w:rsidR="00147789" w:rsidRPr="00C30A80" w14:paraId="655149D0" w14:textId="77777777" w:rsidTr="00147789">
        <w:trPr>
          <w:trHeight w:val="300"/>
        </w:trPr>
        <w:tc>
          <w:tcPr>
            <w:tcW w:w="1642" w:type="pct"/>
            <w:tcBorders>
              <w:left w:val="nil"/>
              <w:bottom w:val="single" w:sz="12" w:space="0" w:color="auto"/>
            </w:tcBorders>
            <w:noWrap/>
            <w:hideMark/>
          </w:tcPr>
          <w:p w14:paraId="1AC8C3E9"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Jun</w:t>
            </w:r>
          </w:p>
        </w:tc>
        <w:tc>
          <w:tcPr>
            <w:tcW w:w="557" w:type="pct"/>
            <w:tcBorders>
              <w:bottom w:val="single" w:sz="12" w:space="0" w:color="auto"/>
            </w:tcBorders>
            <w:noWrap/>
            <w:hideMark/>
          </w:tcPr>
          <w:p w14:paraId="23106F6E"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2.92</w:t>
            </w:r>
          </w:p>
        </w:tc>
        <w:tc>
          <w:tcPr>
            <w:tcW w:w="558" w:type="pct"/>
            <w:tcBorders>
              <w:bottom w:val="single" w:sz="12" w:space="0" w:color="auto"/>
            </w:tcBorders>
            <w:noWrap/>
            <w:hideMark/>
          </w:tcPr>
          <w:p w14:paraId="488F81C3"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2.37</w:t>
            </w:r>
          </w:p>
        </w:tc>
        <w:tc>
          <w:tcPr>
            <w:tcW w:w="557" w:type="pct"/>
            <w:tcBorders>
              <w:bottom w:val="single" w:sz="12" w:space="0" w:color="auto"/>
            </w:tcBorders>
            <w:noWrap/>
            <w:hideMark/>
          </w:tcPr>
          <w:p w14:paraId="4471F586"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2.67</w:t>
            </w:r>
          </w:p>
        </w:tc>
        <w:tc>
          <w:tcPr>
            <w:tcW w:w="559" w:type="pct"/>
            <w:tcBorders>
              <w:bottom w:val="single" w:sz="12" w:space="0" w:color="auto"/>
            </w:tcBorders>
            <w:noWrap/>
            <w:hideMark/>
          </w:tcPr>
          <w:p w14:paraId="62E4EDCB"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22.94</w:t>
            </w:r>
          </w:p>
        </w:tc>
        <w:tc>
          <w:tcPr>
            <w:tcW w:w="1126" w:type="pct"/>
            <w:tcBorders>
              <w:bottom w:val="single" w:sz="12" w:space="0" w:color="auto"/>
              <w:right w:val="nil"/>
            </w:tcBorders>
            <w:noWrap/>
            <w:hideMark/>
          </w:tcPr>
          <w:p w14:paraId="038375F7"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7.73</w:t>
            </w:r>
          </w:p>
        </w:tc>
      </w:tr>
    </w:tbl>
    <w:p w14:paraId="6A7E23B5" w14:textId="77777777" w:rsidR="00147789" w:rsidRPr="00005E6E" w:rsidRDefault="00147789" w:rsidP="000F3486"/>
    <w:p w14:paraId="2262F961" w14:textId="171A7628" w:rsidR="008B7BF7" w:rsidRPr="00005E6E" w:rsidRDefault="00A60868" w:rsidP="000F3486">
      <w:r>
        <w:rPr>
          <w:noProof/>
          <w:lang w:eastAsia="en-GB"/>
        </w:rPr>
        <w:lastRenderedPageBreak/>
        <w:drawing>
          <wp:inline distT="0" distB="0" distL="0" distR="0" wp14:anchorId="2C59ACD3" wp14:editId="32F5B481">
            <wp:extent cx="5724525" cy="381762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817620"/>
                    </a:xfrm>
                    <a:prstGeom prst="rect">
                      <a:avLst/>
                    </a:prstGeom>
                    <a:noFill/>
                    <a:ln>
                      <a:noFill/>
                    </a:ln>
                  </pic:spPr>
                </pic:pic>
              </a:graphicData>
            </a:graphic>
          </wp:inline>
        </w:drawing>
      </w:r>
    </w:p>
    <w:p w14:paraId="4A05C4F8" w14:textId="32B06324" w:rsidR="008B7BF7" w:rsidRPr="00005E6E" w:rsidRDefault="008B7BF7" w:rsidP="000F3486">
      <w:pPr>
        <w:pStyle w:val="Caption"/>
      </w:pPr>
      <w:bookmarkStart w:id="877" w:name="_Ref81133981"/>
      <w:r w:rsidRPr="00005E6E">
        <w:t xml:space="preserve">Figure </w:t>
      </w:r>
      <w:fldSimple w:instr=" SEQ Figure \* ARABIC ">
        <w:r w:rsidR="00547E5C">
          <w:rPr>
            <w:noProof/>
          </w:rPr>
          <w:t>3</w:t>
        </w:r>
      </w:fldSimple>
      <w:bookmarkEnd w:id="877"/>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6FD5B892" w:rsidR="00C915CC" w:rsidRDefault="00C915CC" w:rsidP="000F3486">
      <w:pPr>
        <w:rPr>
          <w:sz w:val="20"/>
          <w:szCs w:val="20"/>
        </w:rPr>
      </w:pPr>
      <w:r w:rsidRPr="00005E6E">
        <w:rPr>
          <w:sz w:val="20"/>
          <w:szCs w:val="20"/>
        </w:rPr>
        <w:t xml:space="preserve">Note: Using </w:t>
      </w:r>
      <w:r w:rsidR="00CA60E3">
        <w:rPr>
          <w:rFonts w:hint="eastAsia"/>
          <w:sz w:val="20"/>
          <w:szCs w:val="20"/>
        </w:rPr>
        <w:t>7</w:t>
      </w:r>
      <w:r w:rsidRPr="00005E6E">
        <w:rPr>
          <w:sz w:val="20"/>
          <w:szCs w:val="20"/>
        </w:rPr>
        <w:t xml:space="preserve">-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5169D5D" w14:textId="77777777" w:rsidR="00D16F7E" w:rsidRPr="00005E6E" w:rsidRDefault="00D16F7E" w:rsidP="000F3486">
      <w:pPr>
        <w:rPr>
          <w:sz w:val="20"/>
          <w:szCs w:val="20"/>
        </w:rPr>
      </w:pPr>
    </w:p>
    <w:p w14:paraId="76F52612" w14:textId="77777777" w:rsidR="003E14FC" w:rsidRPr="00005E6E" w:rsidRDefault="003E14FC" w:rsidP="000F3486">
      <w:pPr>
        <w:rPr>
          <w:sz w:val="20"/>
          <w:szCs w:val="20"/>
        </w:rPr>
      </w:pPr>
    </w:p>
    <w:p w14:paraId="07BA7E76" w14:textId="17531F22" w:rsidR="008B7BF7" w:rsidRPr="00005E6E" w:rsidRDefault="00A60868" w:rsidP="000F3486">
      <w:pPr>
        <w:pStyle w:val="Caption"/>
      </w:pPr>
      <w:r>
        <w:rPr>
          <w:noProof/>
        </w:rPr>
        <w:drawing>
          <wp:inline distT="0" distB="0" distL="0" distR="0" wp14:anchorId="2038ADD8" wp14:editId="746D11DC">
            <wp:extent cx="5724525" cy="286258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2862580"/>
                    </a:xfrm>
                    <a:prstGeom prst="rect">
                      <a:avLst/>
                    </a:prstGeom>
                    <a:noFill/>
                    <a:ln>
                      <a:noFill/>
                    </a:ln>
                  </pic:spPr>
                </pic:pic>
              </a:graphicData>
            </a:graphic>
          </wp:inline>
        </w:drawing>
      </w:r>
    </w:p>
    <w:p w14:paraId="1892304A" w14:textId="32CBDF1D" w:rsidR="008B7BF7" w:rsidRPr="00005E6E" w:rsidRDefault="008B7BF7" w:rsidP="000F3486">
      <w:pPr>
        <w:pStyle w:val="Caption"/>
      </w:pPr>
      <w:bookmarkStart w:id="878" w:name="_Ref81127049"/>
      <w:r w:rsidRPr="00005E6E">
        <w:t xml:space="preserve">Figure </w:t>
      </w:r>
      <w:fldSimple w:instr=" SEQ Figure \* ARABIC ">
        <w:r w:rsidR="00547E5C">
          <w:rPr>
            <w:noProof/>
          </w:rPr>
          <w:t>4</w:t>
        </w:r>
      </w:fldSimple>
      <w:bookmarkEnd w:id="878"/>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70BACF45" w:rsidR="00661E3D" w:rsidRPr="00005E6E" w:rsidRDefault="00A60868" w:rsidP="000F3486">
      <w:pPr>
        <w:pStyle w:val="Caption"/>
      </w:pPr>
      <w:bookmarkStart w:id="879" w:name="_Ref62944237"/>
      <w:r>
        <w:rPr>
          <w:noProof/>
          <w:lang w:eastAsia="en-GB"/>
        </w:rPr>
        <w:lastRenderedPageBreak/>
        <w:drawing>
          <wp:inline distT="0" distB="0" distL="0" distR="0" wp14:anchorId="49A9BC7D" wp14:editId="04B6B7EE">
            <wp:extent cx="5730875" cy="5730875"/>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45B012BA" w14:textId="32D6DF52" w:rsidR="00661E3D" w:rsidRPr="00005E6E" w:rsidRDefault="00661E3D" w:rsidP="000F3486">
      <w:pPr>
        <w:pStyle w:val="Caption"/>
      </w:pPr>
      <w:bookmarkStart w:id="880" w:name="_Ref63168568"/>
      <w:r w:rsidRPr="00005E6E">
        <w:t xml:space="preserve">Figure </w:t>
      </w:r>
      <w:fldSimple w:instr=" SEQ Figure \* ARABIC ">
        <w:r w:rsidR="00547E5C">
          <w:rPr>
            <w:noProof/>
          </w:rPr>
          <w:t>5</w:t>
        </w:r>
      </w:fldSimple>
      <w:bookmarkEnd w:id="879"/>
      <w:bookmarkEnd w:id="880"/>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881" w:name="_Ref62956146"/>
    </w:p>
    <w:p w14:paraId="4DD42D33" w14:textId="64101D43" w:rsidR="00D63C57" w:rsidRDefault="00D63C57" w:rsidP="000F3486"/>
    <w:p w14:paraId="1694EEEB" w14:textId="6E41AFE2" w:rsidR="00EE77C4" w:rsidRPr="00EE77C4" w:rsidRDefault="00EE77C4" w:rsidP="00EE77C4">
      <w:pPr>
        <w:pStyle w:val="Caption"/>
        <w:keepNext/>
      </w:pPr>
      <w:bookmarkStart w:id="882" w:name="_Ref131109280"/>
      <w:r>
        <w:t xml:space="preserve">Table </w:t>
      </w:r>
      <w:fldSimple w:instr=" SEQ Table \* ARABIC ">
        <w:r w:rsidR="00547E5C">
          <w:rPr>
            <w:noProof/>
          </w:rPr>
          <w:t>2</w:t>
        </w:r>
      </w:fldSimple>
      <w:bookmarkEnd w:id="882"/>
      <w:r>
        <w:rPr>
          <w:rFonts w:hint="eastAsia"/>
        </w:rPr>
        <w:t>.</w:t>
      </w:r>
      <w:r>
        <w:t xml:space="preserve"> </w:t>
      </w:r>
      <w:r>
        <w:rPr>
          <w:rFonts w:hint="eastAsia"/>
        </w:rPr>
        <w:t>Share</w:t>
      </w:r>
      <w:r>
        <w:t xml:space="preserve"> </w:t>
      </w:r>
      <w:r>
        <w:rPr>
          <w:rFonts w:hint="eastAsia"/>
        </w:rPr>
        <w:t>of</w:t>
      </w:r>
      <w:r>
        <w:t xml:space="preserve"> </w:t>
      </w:r>
      <w:r w:rsidRPr="0047596D">
        <w:rPr>
          <w:rFonts w:hint="eastAsia"/>
        </w:rPr>
        <w:t>clusters</w:t>
      </w:r>
      <w:r w:rsidRPr="0047596D">
        <w:t xml:space="preserve"> </w:t>
      </w:r>
      <w:r>
        <w:rPr>
          <w:rFonts w:hint="eastAsia"/>
        </w:rPr>
        <w:t>across</w:t>
      </w:r>
      <w:r w:rsidRPr="0047596D">
        <w:t xml:space="preserve"> </w:t>
      </w:r>
      <w:r w:rsidRPr="0047596D">
        <w:rPr>
          <w:rFonts w:hint="eastAsia"/>
        </w:rPr>
        <w:t>regions</w:t>
      </w:r>
      <w:r w:rsidRPr="0047596D">
        <w:t xml:space="preserve"> </w:t>
      </w:r>
      <w:r w:rsidRPr="0047596D">
        <w:rPr>
          <w:rFonts w:hint="eastAsia"/>
        </w:rPr>
        <w:t>in</w:t>
      </w:r>
      <w:r w:rsidRPr="0047596D">
        <w:t xml:space="preserve"> </w:t>
      </w:r>
      <w:r w:rsidRPr="0047596D">
        <w:rPr>
          <w:rFonts w:hint="eastAsia"/>
        </w:rPr>
        <w:t>England</w:t>
      </w:r>
      <w:r>
        <w:rPr>
          <w:rFonts w:hint="eastAsia"/>
        </w:rPr>
        <w:t>.</w:t>
      </w:r>
    </w:p>
    <w:tbl>
      <w:tblPr>
        <w:tblStyle w:val="TableGridLight"/>
        <w:tblW w:w="5000" w:type="pct"/>
        <w:tblLook w:val="04A0" w:firstRow="1" w:lastRow="0" w:firstColumn="1" w:lastColumn="0" w:noHBand="0" w:noVBand="1"/>
      </w:tblPr>
      <w:tblGrid>
        <w:gridCol w:w="3554"/>
        <w:gridCol w:w="1368"/>
        <w:gridCol w:w="1368"/>
        <w:gridCol w:w="1368"/>
        <w:gridCol w:w="1368"/>
      </w:tblGrid>
      <w:tr w:rsidR="0058519B" w:rsidRPr="0058519B" w14:paraId="3D3BC5F5" w14:textId="77777777" w:rsidTr="00EE77C4">
        <w:trPr>
          <w:trHeight w:val="285"/>
        </w:trPr>
        <w:tc>
          <w:tcPr>
            <w:tcW w:w="1968" w:type="pct"/>
            <w:tcBorders>
              <w:top w:val="single" w:sz="12" w:space="0" w:color="auto"/>
              <w:left w:val="nil"/>
              <w:bottom w:val="single" w:sz="12" w:space="0" w:color="auto"/>
            </w:tcBorders>
            <w:shd w:val="clear" w:color="auto" w:fill="A5A5A5" w:themeFill="accent3"/>
            <w:noWrap/>
          </w:tcPr>
          <w:p w14:paraId="20FCEB42" w14:textId="68F5EF7C" w:rsidR="0058519B" w:rsidRPr="0058519B" w:rsidRDefault="0058519B" w:rsidP="0058519B">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21D9FA6D" w14:textId="43349A3F" w:rsidR="0058519B" w:rsidRPr="0058519B" w:rsidRDefault="0058519B" w:rsidP="0058519B">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68EAF5" w14:textId="54C733A9" w:rsidR="0058519B" w:rsidRPr="0058519B" w:rsidRDefault="0058519B" w:rsidP="0058519B">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4E0A9E28" w14:textId="09F30AB4" w:rsidR="0058519B" w:rsidRPr="0058519B" w:rsidRDefault="0058519B" w:rsidP="0058519B">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0862469E" w14:textId="13E5BB3E" w:rsidR="0058519B" w:rsidRPr="0058519B" w:rsidRDefault="0058519B" w:rsidP="0058519B">
            <w:pPr>
              <w:widowControl/>
              <w:wordWrap/>
              <w:autoSpaceDE/>
              <w:autoSpaceDN/>
              <w:ind w:right="110"/>
              <w:jc w:val="center"/>
              <w:rPr>
                <w:rFonts w:eastAsia="Times New Roman"/>
                <w:b/>
                <w:bCs/>
                <w:color w:val="000000"/>
              </w:rPr>
            </w:pPr>
            <w:r w:rsidRPr="0058519B">
              <w:rPr>
                <w:b/>
                <w:bCs/>
                <w:color w:val="000000"/>
              </w:rPr>
              <w:t>G4</w:t>
            </w:r>
          </w:p>
        </w:tc>
      </w:tr>
      <w:tr w:rsidR="0058519B" w:rsidRPr="0058519B" w14:paraId="5C6C0173" w14:textId="77777777" w:rsidTr="00EE77C4">
        <w:trPr>
          <w:trHeight w:val="285"/>
        </w:trPr>
        <w:tc>
          <w:tcPr>
            <w:tcW w:w="1968" w:type="pct"/>
            <w:tcBorders>
              <w:top w:val="single" w:sz="12" w:space="0" w:color="auto"/>
              <w:left w:val="nil"/>
            </w:tcBorders>
            <w:noWrap/>
            <w:hideMark/>
          </w:tcPr>
          <w:p w14:paraId="783F834C"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North East</w:t>
            </w:r>
          </w:p>
        </w:tc>
        <w:tc>
          <w:tcPr>
            <w:tcW w:w="758" w:type="pct"/>
            <w:tcBorders>
              <w:top w:val="single" w:sz="12" w:space="0" w:color="auto"/>
            </w:tcBorders>
            <w:noWrap/>
            <w:hideMark/>
          </w:tcPr>
          <w:p w14:paraId="379CFBF0" w14:textId="77777777" w:rsidR="0058519B" w:rsidRPr="0058519B" w:rsidRDefault="0058519B" w:rsidP="0058519B">
            <w:pPr>
              <w:widowControl/>
              <w:wordWrap/>
              <w:autoSpaceDE/>
              <w:autoSpaceDN/>
              <w:rPr>
                <w:rFonts w:eastAsia="Times New Roman"/>
                <w:color w:val="000000"/>
              </w:rPr>
            </w:pPr>
          </w:p>
        </w:tc>
        <w:tc>
          <w:tcPr>
            <w:tcW w:w="758" w:type="pct"/>
            <w:tcBorders>
              <w:top w:val="single" w:sz="12" w:space="0" w:color="auto"/>
            </w:tcBorders>
            <w:noWrap/>
            <w:hideMark/>
          </w:tcPr>
          <w:p w14:paraId="1C79ED72" w14:textId="77777777" w:rsidR="0058519B" w:rsidRPr="0058519B" w:rsidRDefault="0058519B" w:rsidP="0058519B">
            <w:pPr>
              <w:widowControl/>
              <w:wordWrap/>
              <w:autoSpaceDE/>
              <w:autoSpaceDN/>
              <w:jc w:val="right"/>
              <w:rPr>
                <w:rFonts w:eastAsia="Times New Roman"/>
              </w:rPr>
            </w:pPr>
          </w:p>
        </w:tc>
        <w:tc>
          <w:tcPr>
            <w:tcW w:w="758" w:type="pct"/>
            <w:tcBorders>
              <w:top w:val="single" w:sz="12" w:space="0" w:color="auto"/>
            </w:tcBorders>
            <w:noWrap/>
            <w:hideMark/>
          </w:tcPr>
          <w:p w14:paraId="0C96FE4B"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17A6287D"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r>
      <w:tr w:rsidR="0058519B" w:rsidRPr="0058519B" w14:paraId="4B9CB3F4" w14:textId="77777777" w:rsidTr="00EE77C4">
        <w:trPr>
          <w:trHeight w:val="285"/>
        </w:trPr>
        <w:tc>
          <w:tcPr>
            <w:tcW w:w="1968" w:type="pct"/>
            <w:tcBorders>
              <w:left w:val="nil"/>
            </w:tcBorders>
            <w:noWrap/>
            <w:hideMark/>
          </w:tcPr>
          <w:p w14:paraId="368081E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North West</w:t>
            </w:r>
          </w:p>
        </w:tc>
        <w:tc>
          <w:tcPr>
            <w:tcW w:w="758" w:type="pct"/>
            <w:noWrap/>
            <w:hideMark/>
          </w:tcPr>
          <w:p w14:paraId="7B044EA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6F4B929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44D220"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083DF2E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33%)</w:t>
            </w:r>
          </w:p>
        </w:tc>
      </w:tr>
      <w:tr w:rsidR="0058519B" w:rsidRPr="0058519B" w14:paraId="59820785" w14:textId="77777777" w:rsidTr="00EE77C4">
        <w:trPr>
          <w:trHeight w:val="285"/>
        </w:trPr>
        <w:tc>
          <w:tcPr>
            <w:tcW w:w="1968" w:type="pct"/>
            <w:tcBorders>
              <w:left w:val="nil"/>
            </w:tcBorders>
            <w:noWrap/>
            <w:hideMark/>
          </w:tcPr>
          <w:p w14:paraId="55B073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6D434A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498462D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76D00F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270081D8"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4 (67%)</w:t>
            </w:r>
          </w:p>
        </w:tc>
      </w:tr>
      <w:tr w:rsidR="0058519B" w:rsidRPr="0058519B" w14:paraId="2D4480D2" w14:textId="77777777" w:rsidTr="00EE77C4">
        <w:trPr>
          <w:trHeight w:val="285"/>
        </w:trPr>
        <w:tc>
          <w:tcPr>
            <w:tcW w:w="1968" w:type="pct"/>
            <w:tcBorders>
              <w:left w:val="nil"/>
            </w:tcBorders>
            <w:noWrap/>
            <w:hideMark/>
          </w:tcPr>
          <w:p w14:paraId="6C67612A"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55077F05"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1BA0B8E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FE2912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31E806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30%)</w:t>
            </w:r>
          </w:p>
        </w:tc>
      </w:tr>
      <w:tr w:rsidR="0058519B" w:rsidRPr="0058519B" w14:paraId="16FD0318" w14:textId="77777777" w:rsidTr="00EE77C4">
        <w:trPr>
          <w:trHeight w:val="285"/>
        </w:trPr>
        <w:tc>
          <w:tcPr>
            <w:tcW w:w="1968" w:type="pct"/>
            <w:tcBorders>
              <w:left w:val="nil"/>
            </w:tcBorders>
            <w:noWrap/>
            <w:hideMark/>
          </w:tcPr>
          <w:p w14:paraId="380EBB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2833551B"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5454BD2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1E8906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61F88B18"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3%)</w:t>
            </w:r>
          </w:p>
        </w:tc>
      </w:tr>
      <w:tr w:rsidR="0058519B" w:rsidRPr="0058519B" w14:paraId="3F9A4723" w14:textId="77777777" w:rsidTr="00EE77C4">
        <w:trPr>
          <w:trHeight w:val="285"/>
        </w:trPr>
        <w:tc>
          <w:tcPr>
            <w:tcW w:w="1968" w:type="pct"/>
            <w:tcBorders>
              <w:left w:val="nil"/>
            </w:tcBorders>
            <w:noWrap/>
            <w:hideMark/>
          </w:tcPr>
          <w:p w14:paraId="036C6E5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71D2939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3673FAD7"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1A6AE9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129D823E"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5 (11%)</w:t>
            </w:r>
          </w:p>
        </w:tc>
      </w:tr>
      <w:tr w:rsidR="0058519B" w:rsidRPr="0058519B" w14:paraId="424EF33A" w14:textId="77777777" w:rsidTr="00EE77C4">
        <w:trPr>
          <w:trHeight w:val="285"/>
        </w:trPr>
        <w:tc>
          <w:tcPr>
            <w:tcW w:w="1968" w:type="pct"/>
            <w:tcBorders>
              <w:left w:val="nil"/>
            </w:tcBorders>
            <w:noWrap/>
            <w:hideMark/>
          </w:tcPr>
          <w:p w14:paraId="1CA7CF8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6CD212C9"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52279C8F"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54ADF7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0F857D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 xml:space="preserve"> (0%)</w:t>
            </w:r>
          </w:p>
        </w:tc>
      </w:tr>
      <w:tr w:rsidR="0058519B" w:rsidRPr="0058519B" w14:paraId="3DC89CC2" w14:textId="77777777" w:rsidTr="00EE77C4">
        <w:trPr>
          <w:trHeight w:val="285"/>
        </w:trPr>
        <w:tc>
          <w:tcPr>
            <w:tcW w:w="1968" w:type="pct"/>
            <w:tcBorders>
              <w:left w:val="nil"/>
              <w:bottom w:val="single" w:sz="4" w:space="0" w:color="BFBFBF" w:themeColor="background1" w:themeShade="BF"/>
            </w:tcBorders>
            <w:noWrap/>
            <w:hideMark/>
          </w:tcPr>
          <w:p w14:paraId="69D5D8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South East</w:t>
            </w:r>
          </w:p>
        </w:tc>
        <w:tc>
          <w:tcPr>
            <w:tcW w:w="758" w:type="pct"/>
            <w:tcBorders>
              <w:bottom w:val="single" w:sz="4" w:space="0" w:color="BFBFBF" w:themeColor="background1" w:themeShade="BF"/>
            </w:tcBorders>
            <w:noWrap/>
            <w:hideMark/>
          </w:tcPr>
          <w:p w14:paraId="4BD6FE5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11E78A8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7AB9FE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4C60EF4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7 (10%)</w:t>
            </w:r>
          </w:p>
        </w:tc>
      </w:tr>
      <w:tr w:rsidR="0058519B" w:rsidRPr="0058519B" w14:paraId="6C6B24FE" w14:textId="77777777" w:rsidTr="00EE77C4">
        <w:trPr>
          <w:trHeight w:val="285"/>
        </w:trPr>
        <w:tc>
          <w:tcPr>
            <w:tcW w:w="1968" w:type="pct"/>
            <w:tcBorders>
              <w:left w:val="nil"/>
              <w:bottom w:val="single" w:sz="12" w:space="0" w:color="auto"/>
            </w:tcBorders>
            <w:noWrap/>
            <w:hideMark/>
          </w:tcPr>
          <w:p w14:paraId="5432A521"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South West</w:t>
            </w:r>
          </w:p>
        </w:tc>
        <w:tc>
          <w:tcPr>
            <w:tcW w:w="758" w:type="pct"/>
            <w:tcBorders>
              <w:bottom w:val="single" w:sz="12" w:space="0" w:color="auto"/>
            </w:tcBorders>
            <w:noWrap/>
            <w:hideMark/>
          </w:tcPr>
          <w:p w14:paraId="35F5B6F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2E79ACC7"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0CE60FDC"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0FB1BE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8%)</w:t>
            </w:r>
          </w:p>
        </w:tc>
      </w:tr>
    </w:tbl>
    <w:p w14:paraId="3D3A9618" w14:textId="77777777" w:rsidR="0058519B" w:rsidRPr="00005E6E" w:rsidRDefault="0058519B" w:rsidP="000F3486"/>
    <w:p w14:paraId="25731580" w14:textId="71C16FE6" w:rsidR="00661E3D" w:rsidRPr="00005E6E" w:rsidRDefault="00E23DA1" w:rsidP="000F3486">
      <w:pPr>
        <w:pStyle w:val="Heading2"/>
      </w:pPr>
      <w:commentRangeStart w:id="883"/>
      <w:del w:id="884" w:author="Won Do Lee" w:date="2023-01-19T23:18:00Z">
        <w:r w:rsidRPr="00005E6E" w:rsidDel="001E7E1F">
          <w:lastRenderedPageBreak/>
          <w:delText>D</w:delText>
        </w:r>
        <w:r w:rsidR="00DE6674" w:rsidRPr="00005E6E" w:rsidDel="001E7E1F">
          <w:delText xml:space="preserve">isparities </w:delText>
        </w:r>
      </w:del>
      <w:ins w:id="885" w:author="Won Do Lee" w:date="2023-01-19T23:18:00Z">
        <w:r w:rsidR="001E7E1F" w:rsidRPr="00005E6E">
          <w:t xml:space="preserve">Differences </w:t>
        </w:r>
      </w:ins>
      <w:r w:rsidR="00982E86" w:rsidRPr="00005E6E">
        <w:t xml:space="preserve">in </w:t>
      </w:r>
      <w:del w:id="886" w:author="Won Do Lee" w:date="2023-01-19T23:18:00Z">
        <w:r w:rsidR="00982E86" w:rsidRPr="00005E6E" w:rsidDel="001E7E1F">
          <w:delText>the</w:delText>
        </w:r>
        <w:r w:rsidR="001B3FDD" w:rsidRPr="00005E6E" w:rsidDel="001E7E1F">
          <w:delText xml:space="preserve"> effects of</w:delText>
        </w:r>
      </w:del>
      <w:ins w:id="887" w:author="Won Do Lee" w:date="2023-01-19T23:18:00Z">
        <w:r w:rsidR="001E7E1F" w:rsidRPr="00005E6E">
          <w:t>the association with</w:t>
        </w:r>
      </w:ins>
      <w:r w:rsidR="001B3FDD" w:rsidRPr="00005E6E">
        <w:t xml:space="preserve"> socioeconomic </w:t>
      </w:r>
      <w:ins w:id="888" w:author="Won Do Lee" w:date="2023-01-19T23:21:00Z">
        <w:r w:rsidR="001E7E1F" w:rsidRPr="00005E6E">
          <w:t>ch</w:t>
        </w:r>
      </w:ins>
      <w:ins w:id="889" w:author="Won Do Lee" w:date="2023-01-19T23:22:00Z">
        <w:r w:rsidR="001E7E1F" w:rsidRPr="00005E6E">
          <w:t>a</w:t>
        </w:r>
      </w:ins>
      <w:ins w:id="890" w:author="Won Do Lee" w:date="2023-01-19T23:21:00Z">
        <w:r w:rsidR="001E7E1F" w:rsidRPr="00005E6E">
          <w:t>racteristics</w:t>
        </w:r>
      </w:ins>
      <w:del w:id="891" w:author="Won Do Lee" w:date="2023-01-19T23:18:00Z">
        <w:r w:rsidR="001B3FDD" w:rsidRPr="00005E6E" w:rsidDel="001E7E1F">
          <w:delText>and demographic factors</w:delText>
        </w:r>
        <w:r w:rsidR="00982E86" w:rsidRPr="00005E6E" w:rsidDel="001E7E1F">
          <w:delText xml:space="preserve"> </w:delText>
        </w:r>
      </w:del>
      <w:commentRangeEnd w:id="883"/>
      <w:r w:rsidR="00615E71">
        <w:rPr>
          <w:rStyle w:val="CommentReference"/>
          <w:rFonts w:eastAsiaTheme="minorEastAsia"/>
          <w:b w:val="0"/>
          <w:bCs w:val="0"/>
          <w:i w:val="0"/>
          <w:iCs w:val="0"/>
        </w:rPr>
        <w:commentReference w:id="883"/>
      </w:r>
    </w:p>
    <w:p w14:paraId="65DCCEC5" w14:textId="73F38494" w:rsidR="000E24B0" w:rsidRPr="00005E6E" w:rsidDel="00846381" w:rsidRDefault="00661E3D" w:rsidP="000F3486">
      <w:pPr>
        <w:spacing w:after="240"/>
        <w:rPr>
          <w:del w:id="892" w:author="Won Do Lee [2]" w:date="2023-07-13T13:10:00Z"/>
        </w:rPr>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893" w:author="Won Do Lee" w:date="2023-01-19T23:22:00Z">
        <w:r w:rsidR="00CA6D6B" w:rsidRPr="00005E6E" w:rsidDel="001E7E1F">
          <w:delText>and demographic factors</w:delText>
        </w:r>
      </w:del>
      <w:ins w:id="894"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895" w:author="Won Do Lee" w:date="2023-01-19T23:22:00Z">
        <w:r w:rsidR="00C622D5" w:rsidRPr="00005E6E" w:rsidDel="001E7E1F">
          <w:delText xml:space="preserve"> and demographic factors</w:delText>
        </w:r>
      </w:del>
      <w:ins w:id="896" w:author="Won Do Lee" w:date="2023-01-19T23:22:00Z">
        <w:r w:rsidR="001E7E1F" w:rsidRPr="00005E6E">
          <w:t xml:space="preserve"> ch</w:t>
        </w:r>
      </w:ins>
      <w:ins w:id="897" w:author="Won Do Lee" w:date="2023-01-19T23:23:00Z">
        <w:r w:rsidR="001E7E1F" w:rsidRPr="00005E6E">
          <w:t>a</w:t>
        </w:r>
      </w:ins>
      <w:ins w:id="898" w:author="Won Do Lee" w:date="2023-01-19T23:22:00Z">
        <w:r w:rsidR="001E7E1F" w:rsidRPr="00005E6E">
          <w:t>racteristics</w:t>
        </w:r>
      </w:ins>
      <w:r w:rsidR="00C622D5" w:rsidRPr="00005E6E">
        <w:t xml:space="preserve"> </w:t>
      </w:r>
      <w:r w:rsidR="00B03CE9" w:rsidRPr="00005E6E">
        <w:t xml:space="preserve">might be irrelevant to explain </w:t>
      </w:r>
      <w:del w:id="899" w:author="Won Do Lee" w:date="2023-01-19T23:23:00Z">
        <w:r w:rsidR="00B03CE9" w:rsidRPr="00005E6E" w:rsidDel="001E7E1F">
          <w:delText xml:space="preserve">and </w:delText>
        </w:r>
        <w:r w:rsidR="00E64906" w:rsidRPr="00005E6E" w:rsidDel="001E7E1F">
          <w:delText xml:space="preserve">interpret </w:delText>
        </w:r>
      </w:del>
      <w:ins w:id="900" w:author="Won Do Lee" w:date="2023-01-19T23:23:00Z">
        <w:r w:rsidR="001E7E1F" w:rsidRPr="00005E6E">
          <w:t xml:space="preserve">that interpreting </w:t>
        </w:r>
      </w:ins>
      <w:del w:id="901" w:author="Won Do Lee" w:date="2023-01-19T23:23:00Z">
        <w:r w:rsidR="00B03CE9" w:rsidRPr="00005E6E" w:rsidDel="001E7E1F">
          <w:delText xml:space="preserve">the patterns </w:delText>
        </w:r>
        <w:r w:rsidR="00EB04A4" w:rsidRPr="00005E6E" w:rsidDel="001E7E1F">
          <w:delText xml:space="preserve">of </w:delText>
        </w:r>
      </w:del>
      <w:del w:id="902"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903" w:author="Won Do Lee" w:date="2023-01-13T00:12:00Z">
        <w:r w:rsidR="006A48DE" w:rsidRPr="00005E6E">
          <w:t xml:space="preserve">trajectories of mobility </w:t>
        </w:r>
      </w:ins>
      <w:ins w:id="904"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905" w:author="Won Do Lee" w:date="2023-01-19T23:23:00Z">
        <w:r w:rsidR="000E24B0" w:rsidRPr="00005E6E" w:rsidDel="001E7E1F">
          <w:delText xml:space="preserve">, </w:delText>
        </w:r>
        <w:r w:rsidR="00E154AB" w:rsidRPr="00005E6E" w:rsidDel="001E7E1F">
          <w:delText>a</w:delText>
        </w:r>
      </w:del>
      <w:ins w:id="906"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w:t>
      </w:r>
      <w:del w:id="907" w:author="Won Do Lee [2]" w:date="2023-07-13T10:05:00Z">
        <w:r w:rsidR="00E927A1" w:rsidRPr="00005E6E" w:rsidDel="00615E71">
          <w:delText xml:space="preserve">Thus, </w:delText>
        </w:r>
        <w:r w:rsidR="007A3AE2" w:rsidRPr="00005E6E" w:rsidDel="00615E71">
          <w:delText xml:space="preserve">the </w:delText>
        </w:r>
        <w:r w:rsidR="000E24B0" w:rsidRPr="00005E6E" w:rsidDel="00615E71">
          <w:delText xml:space="preserve">relative </w:delText>
        </w:r>
        <w:r w:rsidR="007E53A8" w:rsidRPr="00005E6E" w:rsidDel="00615E71">
          <w:delText>feature importance</w:delText>
        </w:r>
        <w:r w:rsidR="000E24B0" w:rsidRPr="00005E6E" w:rsidDel="00615E71">
          <w:delText xml:space="preserve"> </w:delText>
        </w:r>
        <w:r w:rsidR="005874DE" w:rsidRPr="00005E6E" w:rsidDel="00615E71">
          <w:delText xml:space="preserve">(RF) </w:delText>
        </w:r>
        <w:r w:rsidR="00F809AE" w:rsidRPr="00005E6E" w:rsidDel="00615E71">
          <w:delText>can be used</w:delText>
        </w:r>
        <w:r w:rsidR="00DB1024" w:rsidRPr="00005E6E" w:rsidDel="00615E71">
          <w:delText xml:space="preserve"> </w:delText>
        </w:r>
        <w:r w:rsidR="000E24B0" w:rsidRPr="00005E6E" w:rsidDel="00615E71">
          <w:delText xml:space="preserve">to </w:delText>
        </w:r>
        <w:r w:rsidR="00E927A1" w:rsidRPr="00005E6E" w:rsidDel="00615E71">
          <w:delText xml:space="preserve">rank the importance of </w:delText>
        </w:r>
        <w:r w:rsidR="00E154AB" w:rsidRPr="00005E6E" w:rsidDel="00615E71">
          <w:delText xml:space="preserve">selected </w:delText>
        </w:r>
        <w:r w:rsidR="00EF75DF" w:rsidRPr="00005E6E" w:rsidDel="00615E71">
          <w:delText xml:space="preserve">features </w:delText>
        </w:r>
        <w:r w:rsidR="00D379ED" w:rsidRPr="00005E6E" w:rsidDel="00615E71">
          <w:delText>according to</w:delText>
        </w:r>
        <w:r w:rsidR="00E927A1" w:rsidRPr="00005E6E" w:rsidDel="00615E71">
          <w:delText xml:space="preserve"> their magnitude of </w:delText>
        </w:r>
        <w:r w:rsidR="00EF75DF" w:rsidRPr="00005E6E" w:rsidDel="00615E71">
          <w:delText xml:space="preserve">MLR LASSO </w:delText>
        </w:r>
        <w:r w:rsidR="00E927A1" w:rsidRPr="00005E6E" w:rsidDel="00615E71">
          <w:delText>resulting coefficients</w:delText>
        </w:r>
        <w:r w:rsidR="007A3AE2" w:rsidRPr="00005E6E" w:rsidDel="00615E71">
          <w:delText>, and it</w:delText>
        </w:r>
        <w:r w:rsidR="000E24B0" w:rsidRPr="00005E6E" w:rsidDel="00615E71">
          <w:delText xml:space="preserve"> gave each feature a rank from 0 to 1</w:delText>
        </w:r>
        <w:r w:rsidR="00EF75DF" w:rsidRPr="00005E6E" w:rsidDel="00615E71">
          <w:delText xml:space="preserve"> to estimate </w:delText>
        </w:r>
        <w:r w:rsidR="00E866CD" w:rsidRPr="00005E6E" w:rsidDel="00615E71">
          <w:delText xml:space="preserve">using </w:delText>
        </w:r>
        <w:r w:rsidR="00E866CD" w:rsidRPr="00005E6E" w:rsidDel="00615E71">
          <w:rPr>
            <w:i/>
            <w:iCs/>
          </w:rPr>
          <w:delText xml:space="preserve">caret </w:delText>
        </w:r>
        <w:r w:rsidR="00E866CD" w:rsidRPr="00005E6E" w:rsidDel="00615E71">
          <w:delText xml:space="preserve">package for R </w:delText>
        </w:r>
        <w:r w:rsidR="00E866CD" w:rsidRPr="00005E6E" w:rsidDel="00615E71">
          <w:fldChar w:fldCharType="begin" w:fldLock="1"/>
        </w:r>
        <w:r w:rsidR="00E866CD" w:rsidRPr="00005E6E" w:rsidDel="00615E71">
          <w:del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delInstrText>
        </w:r>
        <w:r w:rsidR="00E866CD" w:rsidRPr="00005E6E" w:rsidDel="00615E71">
          <w:fldChar w:fldCharType="separate"/>
        </w:r>
        <w:r w:rsidR="00E866CD" w:rsidRPr="00005E6E" w:rsidDel="00615E71">
          <w:delText>(Kuhn, 2008)</w:delText>
        </w:r>
        <w:r w:rsidR="00E866CD" w:rsidRPr="00005E6E" w:rsidDel="00615E71">
          <w:fldChar w:fldCharType="end"/>
        </w:r>
        <w:r w:rsidR="00E866CD" w:rsidRPr="00005E6E" w:rsidDel="00615E71">
          <w:delText>.</w:delText>
        </w:r>
      </w:del>
    </w:p>
    <w:p w14:paraId="537852DF" w14:textId="77777777" w:rsidR="00846381" w:rsidRDefault="000E24B0" w:rsidP="000F3486">
      <w:pPr>
        <w:spacing w:after="240"/>
        <w:rPr>
          <w:ins w:id="908" w:author="Won Do Lee [2]" w:date="2023-07-13T13:10:00Z"/>
        </w:rPr>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909" w:author="Won Do Lee" w:date="2023-01-19T23:23:00Z">
        <w:r w:rsidR="005210A2" w:rsidRPr="00005E6E" w:rsidDel="001E7E1F">
          <w:delText>were</w:delText>
        </w:r>
        <w:r w:rsidR="001F752D" w:rsidRPr="00005E6E" w:rsidDel="001E7E1F">
          <w:delText xml:space="preserve"> remaining</w:delText>
        </w:r>
      </w:del>
      <w:ins w:id="910"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w:t>
      </w:r>
      <w:ins w:id="911" w:author="Won Do Lee [2]" w:date="2023-07-13T11:13:00Z">
        <w:r w:rsidR="00FC043C">
          <w:t xml:space="preserve"> </w:t>
        </w:r>
      </w:ins>
    </w:p>
    <w:p w14:paraId="2CE89090" w14:textId="753BF5A9" w:rsidR="0060470A" w:rsidRPr="00005E6E" w:rsidRDefault="00FD4AD7" w:rsidP="000F3486">
      <w:pPr>
        <w:spacing w:after="240"/>
      </w:pPr>
      <w:ins w:id="912" w:author="Won Do Lee [2]" w:date="2023-07-13T11:38:00Z">
        <w:r>
          <w:t>In overview</w:t>
        </w:r>
      </w:ins>
      <w:ins w:id="913" w:author="Won Do Lee [2]" w:date="2023-07-13T11:23:00Z">
        <w:r w:rsidR="00AE62D5">
          <w:t>, u</w:t>
        </w:r>
      </w:ins>
      <w:ins w:id="914" w:author="Won Do Lee [2]" w:date="2023-07-13T11:13:00Z">
        <w:r w:rsidR="00FC043C">
          <w:t xml:space="preserve">sual </w:t>
        </w:r>
      </w:ins>
      <w:del w:id="915" w:author="Won Do Lee [2]" w:date="2023-07-13T11:13:00Z">
        <w:r w:rsidR="00DB1024" w:rsidRPr="00005E6E" w:rsidDel="00FC043C">
          <w:delText xml:space="preserve"> </w:delText>
        </w:r>
      </w:del>
      <w:ins w:id="916" w:author="Won Do Lee [2]" w:date="2023-07-13T11:13:00Z">
        <w:r w:rsidR="00FC043C">
          <w:t>residency shows the most effective variable for the classification</w:t>
        </w:r>
      </w:ins>
      <w:ins w:id="917" w:author="Won Do Lee [2]" w:date="2023-07-13T11:26:00Z">
        <w:r w:rsidR="00AE62D5">
          <w:t xml:space="preserve">, </w:t>
        </w:r>
        <w:r w:rsidR="00AE62D5">
          <w:t>followed by share of self-employed workers, car availability, and income levels</w:t>
        </w:r>
      </w:ins>
      <w:ins w:id="918" w:author="Won Do Lee [2]" w:date="2023-07-13T11:27:00Z">
        <w:r w:rsidR="00AE62D5">
          <w:t xml:space="preserve"> </w:t>
        </w:r>
        <w:r w:rsidR="00AE62D5">
          <w:t>that</w:t>
        </w:r>
        <w:r w:rsidR="00AE62D5" w:rsidRPr="00005E6E">
          <w:t xml:space="preserve"> estimated coefficients varied between clusters (see </w:t>
        </w:r>
      </w:ins>
      <w:ins w:id="919" w:author="Won Do Lee [2]" w:date="2023-07-13T13:10:00Z">
        <w:r w:rsidR="00270360">
          <w:fldChar w:fldCharType="begin"/>
        </w:r>
        <w:r w:rsidR="00270360">
          <w:instrText xml:space="preserve"> REF _Ref81242261 \h </w:instrText>
        </w:r>
      </w:ins>
      <w:r w:rsidR="00270360">
        <w:fldChar w:fldCharType="separate"/>
      </w:r>
      <w:ins w:id="920" w:author="Won Do Lee [2]" w:date="2023-07-13T13:10:00Z">
        <w:r w:rsidR="00270360" w:rsidRPr="00005E6E">
          <w:t xml:space="preserve">Figure </w:t>
        </w:r>
        <w:r w:rsidR="00270360">
          <w:rPr>
            <w:noProof/>
          </w:rPr>
          <w:t>6</w:t>
        </w:r>
        <w:r w:rsidR="00270360">
          <w:fldChar w:fldCharType="end"/>
        </w:r>
      </w:ins>
      <w:ins w:id="921" w:author="Won Do Lee [2]" w:date="2023-07-13T11:27:00Z">
        <w:r w:rsidR="00AE62D5" w:rsidRPr="00005E6E">
          <w:t>)</w:t>
        </w:r>
      </w:ins>
      <w:ins w:id="922" w:author="Won Do Lee [2]" w:date="2023-07-13T11:21:00Z">
        <w:r w:rsidR="00FC043C">
          <w:t>.</w:t>
        </w:r>
      </w:ins>
      <w:ins w:id="923" w:author="Won Do Lee [2]" w:date="2023-07-13T11:38:00Z">
        <w:r>
          <w:t xml:space="preserve"> </w:t>
        </w:r>
      </w:ins>
      <w:ins w:id="924" w:author="Won Do Lee [2]" w:date="2023-07-13T11:40:00Z">
        <w:r w:rsidR="00D51C46">
          <w:t xml:space="preserve">It reflects </w:t>
        </w:r>
      </w:ins>
      <w:ins w:id="925" w:author="Won Do Lee [2]" w:date="2023-07-13T13:13:00Z">
        <w:r w:rsidR="00C27263">
          <w:t>characteristics</w:t>
        </w:r>
      </w:ins>
      <w:ins w:id="926" w:author="Won Do Lee [2]" w:date="2023-07-13T13:12:00Z">
        <w:r w:rsidR="00C27263">
          <w:t xml:space="preserve"> </w:t>
        </w:r>
      </w:ins>
      <w:ins w:id="927" w:author="Won Do Lee [2]" w:date="2023-07-13T11:41:00Z">
        <w:r w:rsidR="00D51C46">
          <w:t xml:space="preserve">of </w:t>
        </w:r>
      </w:ins>
      <w:ins w:id="928" w:author="Won Do Lee [2]" w:date="2023-07-13T13:13:00Z">
        <w:r w:rsidR="00C27263">
          <w:t xml:space="preserve">each </w:t>
        </w:r>
      </w:ins>
      <w:ins w:id="929" w:author="Won Do Lee [2]" w:date="2023-07-13T13:11:00Z">
        <w:r w:rsidR="00002BFA">
          <w:t>region</w:t>
        </w:r>
      </w:ins>
      <w:ins w:id="930" w:author="Won Do Lee [2]" w:date="2023-07-13T13:13:00Z">
        <w:r w:rsidR="00C27263">
          <w:t xml:space="preserve"> in</w:t>
        </w:r>
      </w:ins>
      <w:ins w:id="931" w:author="Won Do Lee [2]" w:date="2023-07-13T11:41:00Z">
        <w:r w:rsidR="00D51C46">
          <w:t xml:space="preserve"> England that </w:t>
        </w:r>
      </w:ins>
      <w:ins w:id="932" w:author="Won Do Lee [2]" w:date="2023-07-13T11:27:00Z">
        <w:r w:rsidR="00AE62D5">
          <w:t>p</w:t>
        </w:r>
      </w:ins>
      <w:ins w:id="933" w:author="Won Do Lee [2]" w:date="2023-07-13T11:16:00Z">
        <w:r w:rsidR="00FC043C">
          <w:t>eople living in London</w:t>
        </w:r>
      </w:ins>
      <w:ins w:id="934" w:author="Won Do Lee [2]" w:date="2023-07-13T11:18:00Z">
        <w:r w:rsidR="00FC043C">
          <w:t xml:space="preserve"> </w:t>
        </w:r>
      </w:ins>
      <w:ins w:id="935" w:author="Won Do Lee [2]" w:date="2023-07-13T11:22:00Z">
        <w:r w:rsidR="00FC043C">
          <w:t>were</w:t>
        </w:r>
      </w:ins>
      <w:ins w:id="936" w:author="Won Do Lee [2]" w:date="2023-07-13T11:18:00Z">
        <w:r w:rsidR="00FC043C">
          <w:t xml:space="preserve"> more likely to </w:t>
        </w:r>
      </w:ins>
      <w:ins w:id="937" w:author="Won Do Lee [2]" w:date="2023-07-13T11:21:00Z">
        <w:r w:rsidR="00FC043C">
          <w:t>experience</w:t>
        </w:r>
      </w:ins>
      <w:ins w:id="938" w:author="Won Do Lee [2]" w:date="2023-07-13T12:52:00Z">
        <w:r w:rsidR="00D26A45">
          <w:t xml:space="preserve"> </w:t>
        </w:r>
      </w:ins>
      <w:ins w:id="939" w:author="Won Do Lee [2]" w:date="2023-07-13T12:53:00Z">
        <w:r w:rsidR="00D26A45">
          <w:t>a</w:t>
        </w:r>
      </w:ins>
      <w:ins w:id="940" w:author="Won Do Lee [2]" w:date="2023-07-13T13:11:00Z">
        <w:r w:rsidR="00002BFA">
          <w:t>n</w:t>
        </w:r>
      </w:ins>
      <w:ins w:id="941" w:author="Won Do Lee [2]" w:date="2023-07-13T12:55:00Z">
        <w:r w:rsidR="00D26A45">
          <w:t xml:space="preserve"> extensive</w:t>
        </w:r>
      </w:ins>
      <w:ins w:id="942" w:author="Won Do Lee [2]" w:date="2023-07-13T12:52:00Z">
        <w:r w:rsidR="00D26A45">
          <w:t xml:space="preserve"> </w:t>
        </w:r>
      </w:ins>
      <w:ins w:id="943" w:author="Won Do Lee [2]" w:date="2023-07-13T11:19:00Z">
        <w:r w:rsidR="00FC043C">
          <w:t xml:space="preserve">reduction </w:t>
        </w:r>
      </w:ins>
      <w:ins w:id="944" w:author="Won Do Lee [2]" w:date="2023-07-13T11:20:00Z">
        <w:r w:rsidR="00FC043C">
          <w:t>in mobility</w:t>
        </w:r>
      </w:ins>
      <w:ins w:id="945" w:author="Won Do Lee [2]" w:date="2023-07-13T13:14:00Z">
        <w:r w:rsidR="00C27263">
          <w:t xml:space="preserve">, </w:t>
        </w:r>
      </w:ins>
      <w:ins w:id="946" w:author="Won Do Lee [2]" w:date="2023-07-13T11:20:00Z">
        <w:r w:rsidR="00FC043C">
          <w:t xml:space="preserve">with </w:t>
        </w:r>
      </w:ins>
      <w:ins w:id="947" w:author="Won Do Lee [2]" w:date="2023-07-13T11:21:00Z">
        <w:r w:rsidR="00FC043C">
          <w:t xml:space="preserve">a </w:t>
        </w:r>
      </w:ins>
      <w:ins w:id="948" w:author="Won Do Lee [2]" w:date="2023-07-13T12:55:00Z">
        <w:r w:rsidR="00D26A45">
          <w:t>sharp</w:t>
        </w:r>
      </w:ins>
      <w:ins w:id="949" w:author="Won Do Lee [2]" w:date="2023-07-13T11:21:00Z">
        <w:r w:rsidR="00FC043C">
          <w:t xml:space="preserve"> </w:t>
        </w:r>
      </w:ins>
      <w:ins w:id="950" w:author="Won Do Lee [2]" w:date="2023-07-13T11:20:00Z">
        <w:r w:rsidR="00FC043C">
          <w:t xml:space="preserve">decline </w:t>
        </w:r>
      </w:ins>
      <w:ins w:id="951" w:author="Won Do Lee [2]" w:date="2023-07-13T12:54:00Z">
        <w:r w:rsidR="00D26A45">
          <w:t>but</w:t>
        </w:r>
      </w:ins>
      <w:ins w:id="952" w:author="Won Do Lee [2]" w:date="2023-07-13T11:20:00Z">
        <w:r w:rsidR="00FC043C">
          <w:t xml:space="preserve"> </w:t>
        </w:r>
      </w:ins>
      <w:ins w:id="953" w:author="Won Do Lee [2]" w:date="2023-07-13T11:35:00Z">
        <w:r w:rsidR="00B44D68">
          <w:t xml:space="preserve">a </w:t>
        </w:r>
      </w:ins>
      <w:ins w:id="954" w:author="Won Do Lee [2]" w:date="2023-07-13T11:15:00Z">
        <w:r w:rsidR="00FC043C">
          <w:t xml:space="preserve">slow </w:t>
        </w:r>
      </w:ins>
      <w:ins w:id="955" w:author="Won Do Lee [2]" w:date="2023-07-13T11:20:00Z">
        <w:r w:rsidR="00FC043C">
          <w:t>recovery</w:t>
        </w:r>
      </w:ins>
      <w:ins w:id="956" w:author="Won Do Lee [2]" w:date="2023-07-13T13:14:00Z">
        <w:r w:rsidR="00C27263">
          <w:t xml:space="preserve"> during lockdown. I</w:t>
        </w:r>
      </w:ins>
      <w:ins w:id="957" w:author="Won Do Lee [2]" w:date="2023-07-13T12:53:00Z">
        <w:r w:rsidR="00D26A45">
          <w:t>n contrast</w:t>
        </w:r>
      </w:ins>
      <w:ins w:id="958" w:author="Won Do Lee [2]" w:date="2023-07-13T13:14:00Z">
        <w:r w:rsidR="00C27263">
          <w:t xml:space="preserve">, people living in </w:t>
        </w:r>
      </w:ins>
      <w:ins w:id="959" w:author="Won Do Lee [2]" w:date="2023-07-13T11:18:00Z">
        <w:r w:rsidR="00FC043C">
          <w:t>Yorkshire and the Humber</w:t>
        </w:r>
      </w:ins>
      <w:ins w:id="960" w:author="Won Do Lee [2]" w:date="2023-07-13T12:55:00Z">
        <w:r w:rsidR="00D26A45">
          <w:t xml:space="preserve"> </w:t>
        </w:r>
      </w:ins>
      <w:ins w:id="961" w:author="Won Do Lee [2]" w:date="2023-07-13T11:22:00Z">
        <w:r w:rsidR="00FC043C">
          <w:t>were</w:t>
        </w:r>
      </w:ins>
      <w:ins w:id="962" w:author="Won Do Lee [2]" w:date="2023-07-13T11:19:00Z">
        <w:r w:rsidR="00FC043C">
          <w:t xml:space="preserve"> more likely to </w:t>
        </w:r>
      </w:ins>
      <w:ins w:id="963" w:author="Won Do Lee [2]" w:date="2023-07-13T11:21:00Z">
        <w:r w:rsidR="00FC043C">
          <w:t>ex</w:t>
        </w:r>
      </w:ins>
      <w:ins w:id="964" w:author="Won Do Lee [2]" w:date="2023-07-13T11:22:00Z">
        <w:r w:rsidR="00FC043C">
          <w:t>perience</w:t>
        </w:r>
      </w:ins>
      <w:ins w:id="965" w:author="Won Do Lee [2]" w:date="2023-07-13T12:52:00Z">
        <w:r w:rsidR="00D26A45">
          <w:t xml:space="preserve"> </w:t>
        </w:r>
      </w:ins>
      <w:ins w:id="966" w:author="Won Do Lee [2]" w:date="2023-07-13T12:56:00Z">
        <w:r w:rsidR="00D26A45">
          <w:t xml:space="preserve">a marginal </w:t>
        </w:r>
      </w:ins>
      <w:ins w:id="967" w:author="Won Do Lee [2]" w:date="2023-07-13T11:20:00Z">
        <w:r w:rsidR="00FC043C">
          <w:t xml:space="preserve">reduction </w:t>
        </w:r>
      </w:ins>
      <w:ins w:id="968" w:author="Won Do Lee [2]" w:date="2023-07-13T12:56:00Z">
        <w:r w:rsidR="00D26A45">
          <w:t>in mobility</w:t>
        </w:r>
      </w:ins>
      <w:ins w:id="969" w:author="Won Do Lee [2]" w:date="2023-07-13T13:14:00Z">
        <w:r w:rsidR="00C27263">
          <w:t xml:space="preserve">, </w:t>
        </w:r>
      </w:ins>
      <w:ins w:id="970" w:author="Won Do Lee [2]" w:date="2023-07-13T11:35:00Z">
        <w:r w:rsidR="00B44D68">
          <w:t xml:space="preserve">with </w:t>
        </w:r>
      </w:ins>
      <w:ins w:id="971" w:author="Won Do Lee [2]" w:date="2023-07-13T12:54:00Z">
        <w:r w:rsidR="00D26A45">
          <w:t>a</w:t>
        </w:r>
      </w:ins>
      <w:ins w:id="972" w:author="Won Do Lee [2]" w:date="2023-07-13T12:56:00Z">
        <w:r w:rsidR="00D26A45">
          <w:t xml:space="preserve"> gradual</w:t>
        </w:r>
      </w:ins>
      <w:ins w:id="973" w:author="Won Do Lee [2]" w:date="2023-07-13T12:54:00Z">
        <w:r w:rsidR="00D26A45">
          <w:t xml:space="preserve"> decline </w:t>
        </w:r>
        <w:r w:rsidR="00D26A45">
          <w:t xml:space="preserve">but </w:t>
        </w:r>
        <w:r w:rsidR="00D26A45">
          <w:t xml:space="preserve">a </w:t>
        </w:r>
        <w:r w:rsidR="00D26A45">
          <w:t xml:space="preserve">rapid </w:t>
        </w:r>
        <w:r w:rsidR="00D26A45">
          <w:t>recovery</w:t>
        </w:r>
      </w:ins>
      <w:ins w:id="974" w:author="Won Do Lee [2]" w:date="2023-07-13T13:14:00Z">
        <w:r w:rsidR="00C27263">
          <w:t xml:space="preserve"> in the same period</w:t>
        </w:r>
      </w:ins>
      <w:ins w:id="975" w:author="Won Do Lee [2]" w:date="2023-07-13T11:36:00Z">
        <w:r w:rsidR="00B44D68">
          <w:t>.</w:t>
        </w:r>
      </w:ins>
      <w:del w:id="976" w:author="Won Do Lee [2]" w:date="2023-07-13T11:24:00Z">
        <w:r w:rsidR="00DB1024" w:rsidRPr="00005E6E" w:rsidDel="00AE62D5">
          <w:delText>T</w:delText>
        </w:r>
      </w:del>
      <w:del w:id="977" w:author="Won Do Lee [2]" w:date="2023-07-13T11:25:00Z">
        <w:r w:rsidR="00293AF4" w:rsidRPr="00005E6E" w:rsidDel="00AE62D5">
          <w:delText>he share of high-income households, self-employed workers, and households with one vehicle were the most effective variables for the classification,</w:delText>
        </w:r>
      </w:del>
      <w:del w:id="978" w:author="Won Do Lee [2]" w:date="2023-07-13T11:27:00Z">
        <w:r w:rsidR="00293AF4" w:rsidRPr="00005E6E" w:rsidDel="00AE62D5">
          <w:delText xml:space="preserve"> </w:delText>
        </w:r>
      </w:del>
      <w:del w:id="979" w:author="Won Do Lee [2]" w:date="2023-07-13T11:25:00Z">
        <w:r w:rsidR="00293AF4" w:rsidRPr="00005E6E" w:rsidDel="00AE62D5">
          <w:delText xml:space="preserve">yet </w:delText>
        </w:r>
      </w:del>
      <w:del w:id="980" w:author="Won Do Lee [2]" w:date="2023-07-13T11:27:00Z">
        <w:r w:rsidR="00293AF4" w:rsidRPr="00005E6E" w:rsidDel="00AE62D5">
          <w:delText>the estimated coefficients</w:delText>
        </w:r>
        <w:r w:rsidR="00FB7E4D" w:rsidRPr="00005E6E" w:rsidDel="00AE62D5">
          <w:delText xml:space="preserve"> </w:delText>
        </w:r>
        <w:r w:rsidR="001C3F4F" w:rsidRPr="00005E6E" w:rsidDel="00AE62D5">
          <w:delText xml:space="preserve">varied </w:delText>
        </w:r>
        <w:r w:rsidR="00BE3DA9" w:rsidRPr="00005E6E" w:rsidDel="00AE62D5">
          <w:delText xml:space="preserve">between clusters </w:delText>
        </w:r>
        <w:r w:rsidR="00DB1024" w:rsidRPr="00005E6E" w:rsidDel="00AE62D5">
          <w:delText>(see</w:delText>
        </w:r>
        <w:r w:rsidR="005426E3" w:rsidRPr="00005E6E" w:rsidDel="00AE62D5">
          <w:delText xml:space="preserve"> </w:delText>
        </w:r>
        <w:r w:rsidR="00DB1024" w:rsidRPr="00005E6E" w:rsidDel="00AE62D5">
          <w:fldChar w:fldCharType="begin"/>
        </w:r>
        <w:r w:rsidR="00DB1024" w:rsidRPr="00C27263" w:rsidDel="00AE62D5">
          <w:delInstrText xml:space="preserve"> REF _Ref81242261 \h </w:delInstrText>
        </w:r>
        <w:r w:rsidR="00B82758" w:rsidRPr="00C27263" w:rsidDel="00AE62D5">
          <w:delInstrText xml:space="preserve"> \* MERGEFORMAT </w:delInstrText>
        </w:r>
        <w:r w:rsidR="00DB1024" w:rsidRPr="00005E6E" w:rsidDel="00AE62D5">
          <w:fldChar w:fldCharType="separate"/>
        </w:r>
        <w:r w:rsidR="00547E5C" w:rsidRPr="00AE62D5" w:rsidDel="00AE62D5">
          <w:delText>Figure 6</w:delText>
        </w:r>
        <w:r w:rsidR="00DB1024" w:rsidRPr="00005E6E" w:rsidDel="00AE62D5">
          <w:fldChar w:fldCharType="end"/>
        </w:r>
        <w:r w:rsidR="00DB1024" w:rsidRPr="00005E6E" w:rsidDel="00AE62D5">
          <w:delText>).</w:delText>
        </w:r>
      </w:del>
      <w:del w:id="981" w:author="Won Do Lee [2]" w:date="2023-07-13T11:36:00Z">
        <w:r w:rsidR="00963966" w:rsidRPr="00005E6E" w:rsidDel="00B44D68">
          <w:delText xml:space="preserve"> </w:delText>
        </w:r>
      </w:del>
      <w:ins w:id="982" w:author="Won Do Lee [2]" w:date="2023-07-13T11:36:00Z">
        <w:r w:rsidR="00B44D68">
          <w:t xml:space="preserve"> </w:t>
        </w:r>
      </w:ins>
      <w:r w:rsidR="005A54E1" w:rsidRPr="00005E6E">
        <w:t xml:space="preserve">The positive coefficients for </w:t>
      </w:r>
      <w:r w:rsidR="00FA08E5" w:rsidRPr="00005E6E">
        <w:t xml:space="preserve">the </w:t>
      </w:r>
      <w:r w:rsidR="007C2454" w:rsidRPr="00005E6E">
        <w:t>s</w:t>
      </w:r>
      <w:ins w:id="983" w:author="Won Do Lee [2]" w:date="2023-07-13T12:49:00Z">
        <w:r w:rsidR="00046BA6">
          <w:t>hare of</w:t>
        </w:r>
      </w:ins>
      <w:del w:id="984" w:author="Won Do Lee [2]" w:date="2023-07-13T12:49:00Z">
        <w:r w:rsidR="007C2454" w:rsidRPr="00005E6E" w:rsidDel="00046BA6">
          <w:delText xml:space="preserve">hare of </w:delText>
        </w:r>
        <w:r w:rsidR="005A54E1" w:rsidRPr="00005E6E" w:rsidDel="00046BA6">
          <w:delText>h</w:delText>
        </w:r>
        <w:r w:rsidR="00EB5CCC" w:rsidRPr="00005E6E" w:rsidDel="00046BA6">
          <w:delText>igh-income household</w:delText>
        </w:r>
        <w:r w:rsidR="005426E3" w:rsidRPr="00005E6E" w:rsidDel="00046BA6">
          <w:delText>s</w:delText>
        </w:r>
        <w:r w:rsidR="00EB5CCC" w:rsidRPr="00005E6E" w:rsidDel="00046BA6">
          <w:delText xml:space="preserve"> and</w:delText>
        </w:r>
      </w:del>
      <w:r w:rsidR="00EB5CCC" w:rsidRPr="00005E6E">
        <w:t xml:space="preserve">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 xml:space="preserve">in </w:t>
      </w:r>
      <w:r w:rsidR="006F3D9C">
        <w:t>G1</w:t>
      </w:r>
      <w:ins w:id="985" w:author="Won Do Lee [2]" w:date="2023-07-13T12:57:00Z">
        <w:r w:rsidR="00D26A45">
          <w:t xml:space="preserve"> and G2</w:t>
        </w:r>
      </w:ins>
      <w:del w:id="986" w:author="Won Do Lee [2]" w:date="2023-07-13T12:49:00Z">
        <w:r w:rsidR="009650BE" w:rsidRPr="00005E6E" w:rsidDel="00046BA6">
          <w:delText xml:space="preserve"> and </w:delText>
        </w:r>
      </w:del>
      <w:del w:id="987" w:author="Won Do Lee [2]" w:date="2023-07-13T11:27:00Z">
        <w:r w:rsidR="006F3D9C" w:rsidDel="00AE62D5">
          <w:delText>G2</w:delText>
        </w:r>
      </w:del>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del w:id="988" w:author="Won Do Lee [2]" w:date="2023-07-13T13:15:00Z">
        <w:r w:rsidR="00E404FA" w:rsidRPr="00005E6E" w:rsidDel="00276C16">
          <w:delText xml:space="preserve"> </w:delText>
        </w:r>
        <w:r w:rsidR="00B15ACD" w:rsidRPr="00005E6E" w:rsidDel="00276C16">
          <w:delText xml:space="preserve">and </w:delText>
        </w:r>
        <w:r w:rsidR="00C82C98" w:rsidRPr="00005E6E" w:rsidDel="00276C16">
          <w:delText xml:space="preserve">self-employed workers </w:delText>
        </w:r>
        <w:r w:rsidR="00953910" w:rsidRPr="00005E6E" w:rsidDel="00276C16">
          <w:delText>(are more likely to be low earners</w:delText>
        </w:r>
        <w:r w:rsidR="00E2045A" w:rsidRPr="00005E6E" w:rsidDel="00276C16">
          <w:delText xml:space="preserve"> in London</w:delText>
        </w:r>
        <w:r w:rsidR="00953910" w:rsidRPr="00005E6E" w:rsidDel="00276C16">
          <w:delText>)</w:delText>
        </w:r>
      </w:del>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w:t>
      </w:r>
      <w:del w:id="989" w:author="Won Do Lee [2]" w:date="2023-07-13T11:28:00Z">
        <w:r w:rsidR="006F3D9C" w:rsidDel="00AE62D5">
          <w:delText>G</w:delText>
        </w:r>
        <w:r w:rsidR="00EE77C4" w:rsidDel="00AE62D5">
          <w:rPr>
            <w:rFonts w:hint="eastAsia"/>
          </w:rPr>
          <w:delText>3</w:delText>
        </w:r>
        <w:r w:rsidR="00D84B30" w:rsidRPr="00005E6E" w:rsidDel="00AE62D5">
          <w:delText xml:space="preserve"> </w:delText>
        </w:r>
      </w:del>
      <w:ins w:id="990" w:author="Won Do Lee [2]" w:date="2023-07-13T11:28:00Z">
        <w:r w:rsidR="00AE62D5">
          <w:t>G</w:t>
        </w:r>
      </w:ins>
      <w:ins w:id="991" w:author="Won Do Lee [2]" w:date="2023-07-13T12:56:00Z">
        <w:r w:rsidR="00D26A45">
          <w:t>3</w:t>
        </w:r>
      </w:ins>
      <w:ins w:id="992" w:author="Won Do Lee [2]" w:date="2023-07-13T11:28:00Z">
        <w:r w:rsidR="00AE62D5" w:rsidRPr="00005E6E">
          <w:t xml:space="preserve"> </w:t>
        </w:r>
      </w:ins>
      <w:r w:rsidR="00D84B30" w:rsidRPr="00005E6E">
        <w:t xml:space="preserve">and </w:t>
      </w:r>
      <w:del w:id="993" w:author="Won Do Lee [2]" w:date="2023-07-13T11:28:00Z">
        <w:r w:rsidR="006F3D9C" w:rsidDel="00AE62D5">
          <w:delText>G</w:delText>
        </w:r>
        <w:r w:rsidR="00EE77C4" w:rsidDel="00AE62D5">
          <w:rPr>
            <w:rFonts w:hint="eastAsia"/>
          </w:rPr>
          <w:delText>4</w:delText>
        </w:r>
        <w:r w:rsidR="006E2161" w:rsidRPr="00005E6E" w:rsidDel="00AE62D5">
          <w:delText xml:space="preserve"> </w:delText>
        </w:r>
      </w:del>
      <w:ins w:id="994" w:author="Won Do Lee [2]" w:date="2023-07-13T11:28:00Z">
        <w:r w:rsidR="00AE62D5">
          <w:t>G</w:t>
        </w:r>
      </w:ins>
      <w:ins w:id="995" w:author="Won Do Lee [2]" w:date="2023-07-13T12:56:00Z">
        <w:r w:rsidR="00D26A45">
          <w:t>4</w:t>
        </w:r>
      </w:ins>
      <w:ins w:id="996" w:author="Won Do Lee [2]" w:date="2023-07-13T11:28:00Z">
        <w:r w:rsidR="00AE62D5" w:rsidRPr="00005E6E">
          <w:t xml:space="preserve"> </w:t>
        </w:r>
      </w:ins>
      <w:r w:rsidR="00F52F39" w:rsidRPr="00005E6E">
        <w:t xml:space="preserve">that </w:t>
      </w:r>
      <w:r w:rsidR="00D84B30" w:rsidRPr="00005E6E">
        <w:t xml:space="preserve">high-income households </w:t>
      </w:r>
      <w:del w:id="997" w:author="Won Do Lee [2]" w:date="2023-07-13T11:28:00Z">
        <w:r w:rsidR="00D84B30" w:rsidRPr="00005E6E" w:rsidDel="00AE62D5">
          <w:delText>and self-employed workers</w:delText>
        </w:r>
        <w:r w:rsidR="00544473" w:rsidRPr="00005E6E" w:rsidDel="00AE62D5">
          <w:delText xml:space="preserve"> </w:delText>
        </w:r>
      </w:del>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del w:id="998" w:author="Won Do Lee [2]" w:date="2023-07-13T11:29:00Z">
        <w:r w:rsidR="006F3D9C" w:rsidDel="00AE62D5">
          <w:delText>G</w:delText>
        </w:r>
        <w:r w:rsidR="00EE77C4" w:rsidDel="00AE62D5">
          <w:rPr>
            <w:rFonts w:hint="eastAsia"/>
          </w:rPr>
          <w:delText>2</w:delText>
        </w:r>
        <w:r w:rsidR="00EE77C4" w:rsidDel="00AE62D5">
          <w:delText xml:space="preserve"> </w:delText>
        </w:r>
        <w:r w:rsidR="00113AEF" w:rsidRPr="00005E6E" w:rsidDel="00AE62D5">
          <w:delText xml:space="preserve">and </w:delText>
        </w:r>
        <w:r w:rsidR="006F3D9C" w:rsidDel="00AE62D5">
          <w:delText>G</w:delText>
        </w:r>
      </w:del>
      <w:ins w:id="999" w:author="Won Do Lee [2]" w:date="2023-07-13T11:29:00Z">
        <w:r w:rsidR="00AE62D5">
          <w:t>G</w:t>
        </w:r>
      </w:ins>
      <w:ins w:id="1000" w:author="Won Do Lee [2]" w:date="2023-07-13T12:57:00Z">
        <w:r w:rsidR="00D26A45">
          <w:t>4</w:t>
        </w:r>
      </w:ins>
      <w:del w:id="1001" w:author="Won Do Lee [2]" w:date="2023-07-13T11:29:00Z">
        <w:r w:rsidR="00EE77C4" w:rsidDel="00AE62D5">
          <w:rPr>
            <w:rFonts w:hint="eastAsia"/>
          </w:rPr>
          <w:delText>4</w:delText>
        </w:r>
      </w:del>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 xml:space="preserve">in </w:t>
      </w:r>
      <w:r w:rsidR="006F3D9C">
        <w:t>G</w:t>
      </w:r>
      <w:r w:rsidR="00EE77C4">
        <w:rPr>
          <w:rFonts w:hint="eastAsia"/>
        </w:rPr>
        <w:t>1</w:t>
      </w:r>
      <w:del w:id="1002" w:author="Won Do Lee [2]" w:date="2023-07-13T11:29:00Z">
        <w:r w:rsidR="00C7047E" w:rsidRPr="00005E6E" w:rsidDel="00AE62D5">
          <w:delText xml:space="preserve"> and </w:delText>
        </w:r>
        <w:r w:rsidR="006F3D9C" w:rsidDel="00AE62D5">
          <w:delText>G</w:delText>
        </w:r>
        <w:r w:rsidR="00EE77C4" w:rsidDel="00AE62D5">
          <w:rPr>
            <w:rFonts w:hint="eastAsia"/>
          </w:rPr>
          <w:delText>3</w:delText>
        </w:r>
      </w:del>
      <w:r w:rsidR="00C7047E" w:rsidRPr="00005E6E">
        <w:t>.</w:t>
      </w:r>
    </w:p>
    <w:p w14:paraId="654DF76A" w14:textId="2E4291E8" w:rsidR="008D25D1" w:rsidRDefault="00270360" w:rsidP="000F3486">
      <w:pPr>
        <w:spacing w:after="240"/>
        <w:rPr>
          <w:ins w:id="1003" w:author="Won Do Lee [2]" w:date="2023-07-13T13:06:00Z"/>
        </w:rPr>
      </w:pPr>
      <w:ins w:id="1004" w:author="Won Do Lee [2]" w:date="2023-07-13T13:09:00Z">
        <w:r w:rsidRPr="00270360">
          <w:fldChar w:fldCharType="begin"/>
        </w:r>
        <w:r w:rsidRPr="00270360">
          <w:instrText xml:space="preserve"> REF _Ref140146213 \h </w:instrText>
        </w:r>
      </w:ins>
      <w:r w:rsidRPr="00270360">
        <w:rPr>
          <w:rPrChange w:id="1005" w:author="Won Do Lee [2]" w:date="2023-07-13T13:10:00Z">
            <w:rPr>
              <w:b/>
              <w:bCs/>
            </w:rPr>
          </w:rPrChange>
        </w:rPr>
        <w:instrText xml:space="preserve"> \* MERGEFORMAT </w:instrText>
      </w:r>
      <w:r w:rsidRPr="00270360">
        <w:fldChar w:fldCharType="separate"/>
      </w:r>
      <w:ins w:id="1006" w:author="Won Do Lee [2]" w:date="2023-07-13T13:09:00Z">
        <w:r w:rsidRPr="00270360">
          <w:rPr>
            <w:rPrChange w:id="1007" w:author="Won Do Lee [2]" w:date="2023-07-13T13:10:00Z">
              <w:rPr>
                <w:b/>
                <w:bCs/>
              </w:rPr>
            </w:rPrChange>
          </w:rPr>
          <w:t>Table 4</w:t>
        </w:r>
        <w:r w:rsidRPr="00270360">
          <w:fldChar w:fldCharType="end"/>
        </w:r>
      </w:ins>
      <w:r w:rsidR="002E7F9B" w:rsidRPr="00270360">
        <w:fldChar w:fldCharType="begin"/>
      </w:r>
      <w:r w:rsidR="002E7F9B" w:rsidRPr="00270360">
        <w:instrText xml:space="preserve"> REF _Ref81242131 \h </w:instrText>
      </w:r>
      <w:r w:rsidR="00B82758" w:rsidRPr="00270360">
        <w:instrText xml:space="preserve"> \* MERGEFORMAT </w:instrText>
      </w:r>
      <w:r w:rsidR="002E7F9B" w:rsidRPr="00270360">
        <w:fldChar w:fldCharType="separate"/>
      </w:r>
      <w:del w:id="1008" w:author="Won Do Lee [2]" w:date="2023-07-13T13:09:00Z">
        <w:r w:rsidR="00547E5C" w:rsidRPr="00270360" w:rsidDel="00270360">
          <w:delText>Table 4</w:delText>
        </w:r>
      </w:del>
      <w:r w:rsidR="002E7F9B" w:rsidRPr="00270360">
        <w:fldChar w:fldCharType="end"/>
      </w:r>
      <w:r w:rsidR="002E7F9B" w:rsidRPr="00270360">
        <w:t xml:space="preserve"> </w:t>
      </w:r>
      <w:del w:id="1009" w:author="Won Do Lee [2]" w:date="2023-07-13T13:05:00Z">
        <w:r w:rsidR="002E7F9B" w:rsidRPr="00270360" w:rsidDel="008D25D1">
          <w:delText xml:space="preserve">details </w:delText>
        </w:r>
      </w:del>
      <w:ins w:id="1010" w:author="Won Do Lee [2]" w:date="2023-07-13T13:05:00Z">
        <w:r w:rsidR="008D25D1" w:rsidRPr="00270360">
          <w:t>shows</w:t>
        </w:r>
        <w:r w:rsidR="008D25D1" w:rsidRPr="00005E6E">
          <w:t xml:space="preserve"> </w:t>
        </w:r>
      </w:ins>
      <w:r w:rsidR="002E7F9B" w:rsidRPr="00005E6E">
        <w:t xml:space="preserve">the </w:t>
      </w:r>
      <w:r w:rsidR="00E41A5C" w:rsidRPr="00005E6E">
        <w:t xml:space="preserve">estimated coefficients </w:t>
      </w:r>
      <w:r w:rsidR="006235D2" w:rsidRPr="00005E6E">
        <w:t>for</w:t>
      </w:r>
      <w:r w:rsidR="00400CDB" w:rsidRPr="00005E6E">
        <w:t xml:space="preserve"> selected factors </w:t>
      </w:r>
      <w:del w:id="1011"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w:t>
      </w:r>
      <w:ins w:id="1012" w:author="Won Do Lee [2]" w:date="2023-07-13T13:05:00Z">
        <w:r w:rsidR="008D25D1" w:rsidRPr="008D25D1">
          <w:t xml:space="preserve"> </w:t>
        </w:r>
        <w:r w:rsidR="008D25D1" w:rsidRPr="008D25D1">
          <w:t>People living in London were generally classified as G1, followed by high cumulative COVID-19 infection rates before the lockdown and relatively higher clinical capacity (i.e., density of hospitals). On the contrary, people living in Yorkshire and the Humber, and parts of East Midlands and South West were more likely classified as G4, where there were relatively lower self-employed workers</w:t>
        </w:r>
      </w:ins>
      <w:ins w:id="1013" w:author="Won Do Lee [2]" w:date="2023-07-13T13:06:00Z">
        <w:r w:rsidR="008D25D1">
          <w:t xml:space="preserve"> and lo</w:t>
        </w:r>
      </w:ins>
      <w:ins w:id="1014" w:author="Won Do Lee [2]" w:date="2023-07-13T13:07:00Z">
        <w:r w:rsidR="008D25D1">
          <w:t>wer middle class (i.e., Social Grade C1)</w:t>
        </w:r>
      </w:ins>
      <w:ins w:id="1015" w:author="Won Do Lee [2]" w:date="2023-07-13T13:05:00Z">
        <w:r w:rsidR="008D25D1" w:rsidRPr="008D25D1">
          <w:t xml:space="preserve">. Among the remaining clusters, high levels of the share of high-income households and households with more than three vehicles were more likely classified as G2. </w:t>
        </w:r>
      </w:ins>
      <w:ins w:id="1016" w:author="Won Do Lee [2]" w:date="2023-07-13T13:07:00Z">
        <w:r w:rsidR="008D25D1">
          <w:t xml:space="preserve">Finally, </w:t>
        </w:r>
      </w:ins>
      <w:ins w:id="1017" w:author="Won Do Lee [2]" w:date="2023-07-13T13:05:00Z">
        <w:r w:rsidR="008D25D1" w:rsidRPr="008D25D1">
          <w:t>G3 was more likely located in local authorities in the North East, where the share of median-income households and more than three bedrooms in the house were dominant. The five most significant features for classifying each cluster are described as follows:</w:t>
        </w:r>
      </w:ins>
    </w:p>
    <w:p w14:paraId="6DAFD419" w14:textId="38247D99" w:rsidR="006235D2" w:rsidRPr="00005E6E" w:rsidDel="00073B77" w:rsidRDefault="00400CDB" w:rsidP="000F3486">
      <w:pPr>
        <w:spacing w:after="240"/>
        <w:rPr>
          <w:del w:id="1018" w:author="Won Do Lee [2]" w:date="2023-07-13T10:20:00Z"/>
        </w:rPr>
      </w:pPr>
      <w:del w:id="1019" w:author="Won Do Lee [2]" w:date="2023-07-13T13:07:00Z">
        <w:r w:rsidRPr="00005E6E" w:rsidDel="008D25D1">
          <w:delText xml:space="preserve"> </w:delText>
        </w:r>
        <w:r w:rsidR="00387354" w:rsidRPr="00005E6E" w:rsidDel="008D25D1">
          <w:delText>I</w:delText>
        </w:r>
        <w:r w:rsidR="006235D2" w:rsidRPr="00005E6E" w:rsidDel="008D25D1">
          <w:delText xml:space="preserve">t </w:delText>
        </w:r>
        <w:r w:rsidR="008C5621" w:rsidRPr="00005E6E" w:rsidDel="008D25D1">
          <w:delText xml:space="preserve">was </w:delText>
        </w:r>
        <w:r w:rsidR="006235D2" w:rsidRPr="00005E6E" w:rsidDel="008D25D1">
          <w:delText xml:space="preserve">generally classified </w:delText>
        </w:r>
        <w:r w:rsidR="001F1FB0" w:rsidRPr="00005E6E" w:rsidDel="008D25D1">
          <w:delText>as</w:delText>
        </w:r>
        <w:r w:rsidR="006235D2" w:rsidRPr="00005E6E" w:rsidDel="008D25D1">
          <w:delText xml:space="preserve"> </w:delText>
        </w:r>
        <w:r w:rsidR="006F3D9C" w:rsidDel="008D25D1">
          <w:delText>G</w:delText>
        </w:r>
      </w:del>
      <w:del w:id="1020" w:author="Won Do Lee [2]" w:date="2023-07-13T12:57:00Z">
        <w:r w:rsidR="006F3D9C" w:rsidDel="00285205">
          <w:delText>4</w:delText>
        </w:r>
      </w:del>
      <w:del w:id="1021" w:author="Won Do Lee [2]" w:date="2023-07-13T13:07:00Z">
        <w:r w:rsidR="0076168B" w:rsidRPr="00005E6E" w:rsidDel="008D25D1">
          <w:delText xml:space="preserve">, </w:delText>
        </w:r>
      </w:del>
      <w:del w:id="1022" w:author="Won Do Lee [2]" w:date="2023-07-13T13:00:00Z">
        <w:r w:rsidR="0076168B" w:rsidRPr="00005E6E" w:rsidDel="00285205">
          <w:delText xml:space="preserve">where </w:delText>
        </w:r>
        <w:r w:rsidR="00145478" w:rsidRPr="00005E6E" w:rsidDel="00285205">
          <w:delText>t</w:delText>
        </w:r>
        <w:r w:rsidR="00C15921" w:rsidRPr="00005E6E" w:rsidDel="00285205">
          <w:delText xml:space="preserve">he share of </w:delText>
        </w:r>
        <w:r w:rsidR="00B91767" w:rsidRPr="00005E6E" w:rsidDel="00285205">
          <w:delText>household</w:delText>
        </w:r>
        <w:r w:rsidR="007C52F7" w:rsidRPr="00005E6E" w:rsidDel="00285205">
          <w:delText>s</w:delText>
        </w:r>
        <w:r w:rsidR="00B91767" w:rsidRPr="00005E6E" w:rsidDel="00285205">
          <w:delText xml:space="preserve"> with more than </w:delText>
        </w:r>
        <w:r w:rsidR="007A3AE2" w:rsidRPr="00005E6E" w:rsidDel="00285205">
          <w:delText>three</w:delText>
        </w:r>
        <w:r w:rsidR="00B91767" w:rsidRPr="00005E6E" w:rsidDel="00285205">
          <w:delText xml:space="preserve"> vehicles, </w:delText>
        </w:r>
      </w:del>
      <w:del w:id="1023" w:author="Won Do Lee [2]" w:date="2023-07-13T11:29:00Z">
        <w:r w:rsidR="00B91767" w:rsidRPr="00005E6E" w:rsidDel="00B44D68">
          <w:delText>self-employed</w:delText>
        </w:r>
        <w:r w:rsidR="007D29E6" w:rsidRPr="00005E6E" w:rsidDel="00B44D68">
          <w:delText xml:space="preserve"> workers</w:delText>
        </w:r>
      </w:del>
      <w:del w:id="1024" w:author="Won Do Lee [2]" w:date="2023-07-13T13:00:00Z">
        <w:r w:rsidR="007D29E6" w:rsidRPr="00005E6E" w:rsidDel="00285205">
          <w:delText>,</w:delText>
        </w:r>
        <w:r w:rsidR="00387354" w:rsidRPr="00005E6E" w:rsidDel="00285205">
          <w:delText xml:space="preserve"> and</w:delText>
        </w:r>
        <w:r w:rsidR="007D29E6" w:rsidRPr="00005E6E" w:rsidDel="00285205">
          <w:delText xml:space="preserve"> </w:delText>
        </w:r>
        <w:r w:rsidR="00B569FA" w:rsidRPr="00005E6E" w:rsidDel="00285205">
          <w:delText>people in the lower middle class</w:delText>
        </w:r>
        <w:r w:rsidR="00557473" w:rsidRPr="00005E6E" w:rsidDel="00285205">
          <w:delText xml:space="preserve"> </w:delText>
        </w:r>
        <w:r w:rsidR="00E9788C" w:rsidRPr="00005E6E" w:rsidDel="00285205">
          <w:delText>(i.e., social grade C1)</w:delText>
        </w:r>
      </w:del>
      <w:del w:id="1025" w:author="Won Do Lee [2]" w:date="2023-07-13T11:29:00Z">
        <w:r w:rsidR="00E9788C" w:rsidRPr="00005E6E" w:rsidDel="00B44D68">
          <w:delText xml:space="preserve"> </w:delText>
        </w:r>
        <w:r w:rsidR="0076168B" w:rsidRPr="00005E6E" w:rsidDel="00B44D68">
          <w:delText xml:space="preserve">were </w:delText>
        </w:r>
        <w:r w:rsidR="00BB5D09" w:rsidRPr="00005E6E" w:rsidDel="00B44D68">
          <w:delText>substantially low</w:delText>
        </w:r>
        <w:r w:rsidR="00BD48E5" w:rsidRPr="00005E6E" w:rsidDel="00B44D68">
          <w:delText>er</w:delText>
        </w:r>
      </w:del>
      <w:del w:id="1026" w:author="Won Do Lee [2]" w:date="2023-07-13T13:00:00Z">
        <w:r w:rsidR="00557473" w:rsidRPr="00005E6E" w:rsidDel="00285205">
          <w:delText>.</w:delText>
        </w:r>
      </w:del>
      <w:del w:id="1027" w:author="Won Do Lee [2]" w:date="2023-07-13T13:02:00Z">
        <w:r w:rsidR="00557473" w:rsidRPr="00005E6E" w:rsidDel="00285205">
          <w:delText xml:space="preserve"> </w:delText>
        </w:r>
        <w:r w:rsidR="00BD48E5" w:rsidRPr="00005E6E" w:rsidDel="00285205">
          <w:delText>In contrast</w:delText>
        </w:r>
        <w:r w:rsidR="00B5206D" w:rsidRPr="00005E6E" w:rsidDel="00285205">
          <w:delText xml:space="preserve">, </w:delText>
        </w:r>
        <w:r w:rsidR="006F3D9C" w:rsidDel="00285205">
          <w:delText>G1</w:delText>
        </w:r>
        <w:r w:rsidR="00B5206D" w:rsidRPr="00005E6E" w:rsidDel="00285205">
          <w:delText xml:space="preserve"> </w:delText>
        </w:r>
        <w:r w:rsidR="00387354" w:rsidRPr="00005E6E" w:rsidDel="00285205">
          <w:delText xml:space="preserve">was </w:delText>
        </w:r>
        <w:r w:rsidR="007B45C7" w:rsidRPr="00005E6E" w:rsidDel="00285205">
          <w:delText xml:space="preserve">more likely </w:delText>
        </w:r>
        <w:r w:rsidR="00DC27C6" w:rsidRPr="00005E6E" w:rsidDel="00285205">
          <w:delText>located in the local authoritie</w:delText>
        </w:r>
      </w:del>
      <w:ins w:id="1028" w:author="Won Do Lee" w:date="2023-01-19T23:24:00Z">
        <w:del w:id="1029" w:author="Won Do Lee [2]" w:date="2023-07-13T13:02:00Z">
          <w:r w:rsidR="001E7E1F" w:rsidRPr="00005E6E" w:rsidDel="00285205">
            <w:delText xml:space="preserve">s; </w:delText>
          </w:r>
        </w:del>
      </w:ins>
      <w:del w:id="1030" w:author="Won Do Lee [2]" w:date="2023-07-13T13:02:00Z">
        <w:r w:rsidR="00DC27C6" w:rsidRPr="00005E6E" w:rsidDel="00285205">
          <w:delText>s</w:delText>
        </w:r>
      </w:del>
      <w:del w:id="1031" w:author="Won Do Lee [2]" w:date="2023-07-13T11:29:00Z">
        <w:r w:rsidR="00DC27C6" w:rsidRPr="00005E6E" w:rsidDel="00B44D68">
          <w:delText xml:space="preserve"> </w:delText>
        </w:r>
      </w:del>
      <w:del w:id="1032" w:author="Won Do Lee [2]" w:date="2023-07-13T12:58:00Z">
        <w:r w:rsidR="00C15921" w:rsidRPr="00005E6E" w:rsidDel="00285205">
          <w:delText>the share</w:delText>
        </w:r>
        <w:r w:rsidR="00DC27C6" w:rsidRPr="00005E6E" w:rsidDel="00285205">
          <w:delText xml:space="preserve"> of high</w:delText>
        </w:r>
        <w:r w:rsidR="005210A2" w:rsidRPr="00005E6E" w:rsidDel="00285205">
          <w:delText>-</w:delText>
        </w:r>
        <w:r w:rsidR="00DC27C6" w:rsidRPr="00005E6E" w:rsidDel="00285205">
          <w:delText xml:space="preserve">income households, </w:delText>
        </w:r>
      </w:del>
      <w:del w:id="1033" w:author="Won Do Lee [2]" w:date="2023-07-13T13:00:00Z">
        <w:r w:rsidR="00462AAB" w:rsidRPr="00005E6E" w:rsidDel="00285205">
          <w:delText>cumulative COVID-19 infection rates before the lockdown</w:delText>
        </w:r>
      </w:del>
      <w:del w:id="1034" w:author="Won Do Lee [2]" w:date="2023-07-13T11:30:00Z">
        <w:r w:rsidR="00462AAB" w:rsidRPr="00005E6E" w:rsidDel="00B44D68">
          <w:delText xml:space="preserve">, and </w:delText>
        </w:r>
        <w:r w:rsidR="00D339E1" w:rsidRPr="00005E6E" w:rsidDel="00B44D68">
          <w:delText>minority ethnic groups</w:delText>
        </w:r>
        <w:r w:rsidR="00CB7E9A" w:rsidRPr="00005E6E" w:rsidDel="00B44D68">
          <w:delText xml:space="preserve"> were </w:delText>
        </w:r>
        <w:r w:rsidR="007A447C" w:rsidRPr="00005E6E" w:rsidDel="00B44D68">
          <w:delText>comp</w:delText>
        </w:r>
        <w:r w:rsidR="0009274A" w:rsidRPr="00005E6E" w:rsidDel="00B44D68">
          <w:delText>a</w:delText>
        </w:r>
        <w:r w:rsidR="007A447C" w:rsidRPr="00005E6E" w:rsidDel="00B44D68">
          <w:delText>ratively</w:delText>
        </w:r>
        <w:r w:rsidR="00364AA3" w:rsidRPr="00005E6E" w:rsidDel="00B44D68">
          <w:delText xml:space="preserve"> high</w:delText>
        </w:r>
      </w:del>
      <w:del w:id="1035" w:author="Won Do Lee [2]" w:date="2023-07-13T13:02:00Z">
        <w:r w:rsidR="00D26C6D" w:rsidRPr="00005E6E" w:rsidDel="00285205">
          <w:delText>.</w:delText>
        </w:r>
      </w:del>
      <w:del w:id="1036" w:author="Won Do Lee [2]" w:date="2023-07-13T13:03:00Z">
        <w:r w:rsidR="00D26C6D" w:rsidRPr="00005E6E" w:rsidDel="00283125">
          <w:delText xml:space="preserve"> </w:delText>
        </w:r>
      </w:del>
      <w:del w:id="1037" w:author="Won Do Lee [2]" w:date="2023-07-13T13:07:00Z">
        <w:r w:rsidR="001F5FCD" w:rsidRPr="00005E6E" w:rsidDel="008D25D1">
          <w:delText>Among the remain</w:delText>
        </w:r>
        <w:r w:rsidR="00CD7182" w:rsidRPr="00005E6E" w:rsidDel="008D25D1">
          <w:delText>ing</w:delText>
        </w:r>
        <w:r w:rsidR="001F5FCD" w:rsidRPr="00005E6E" w:rsidDel="008D25D1">
          <w:delText xml:space="preserve"> </w:delText>
        </w:r>
        <w:r w:rsidR="00CD7182" w:rsidRPr="00005E6E" w:rsidDel="008D25D1">
          <w:delText xml:space="preserve">clusters, </w:delText>
        </w:r>
        <w:r w:rsidR="008830D0" w:rsidRPr="00005E6E" w:rsidDel="008D25D1">
          <w:delText xml:space="preserve">high levels of the share of </w:delText>
        </w:r>
      </w:del>
      <w:del w:id="1038" w:author="Won Do Lee [2]" w:date="2023-07-13T13:04:00Z">
        <w:r w:rsidR="008830D0" w:rsidRPr="00005E6E" w:rsidDel="00283125">
          <w:delText>middle</w:delText>
        </w:r>
      </w:del>
      <w:del w:id="1039" w:author="Won Do Lee [2]" w:date="2023-07-13T13:07:00Z">
        <w:r w:rsidR="008830D0" w:rsidRPr="00005E6E" w:rsidDel="008D25D1">
          <w:delText xml:space="preserve">-income households, and </w:delText>
        </w:r>
      </w:del>
      <w:del w:id="1040" w:author="Won Do Lee [2]" w:date="2023-07-13T11:30:00Z">
        <w:r w:rsidR="008830D0" w:rsidRPr="00005E6E" w:rsidDel="00B44D68">
          <w:delText xml:space="preserve">more than three bedrooms in the house </w:delText>
        </w:r>
      </w:del>
      <w:del w:id="1041" w:author="Won Do Lee [2]" w:date="2023-07-13T13:07:00Z">
        <w:r w:rsidR="008830D0" w:rsidRPr="00005E6E" w:rsidDel="008D25D1">
          <w:delText xml:space="preserve">were more likely classified as </w:delText>
        </w:r>
      </w:del>
      <w:del w:id="1042" w:author="Won Do Lee [2]" w:date="2023-07-13T11:30:00Z">
        <w:r w:rsidR="006F3D9C" w:rsidDel="00B44D68">
          <w:delText>G3</w:delText>
        </w:r>
      </w:del>
      <w:del w:id="1043" w:author="Won Do Lee [2]" w:date="2023-07-13T13:07:00Z">
        <w:r w:rsidR="008830D0" w:rsidRPr="00005E6E" w:rsidDel="008D25D1">
          <w:delText>. At the same time,</w:delText>
        </w:r>
        <w:r w:rsidR="007F0367" w:rsidRPr="00005E6E" w:rsidDel="008D25D1">
          <w:delText xml:space="preserve"> </w:delText>
        </w:r>
      </w:del>
      <w:del w:id="1044" w:author="Won Do Lee [2]" w:date="2023-07-13T13:04:00Z">
        <w:r w:rsidR="006F3D9C" w:rsidDel="00283125">
          <w:delText>G2</w:delText>
        </w:r>
        <w:r w:rsidR="00B22222" w:rsidRPr="00005E6E" w:rsidDel="00283125">
          <w:delText xml:space="preserve"> </w:delText>
        </w:r>
      </w:del>
      <w:del w:id="1045" w:author="Won Do Lee [2]" w:date="2023-07-13T13:07:00Z">
        <w:r w:rsidR="008C5621" w:rsidRPr="00005E6E" w:rsidDel="008D25D1">
          <w:delText>was</w:delText>
        </w:r>
        <w:r w:rsidR="00B22222" w:rsidRPr="00005E6E" w:rsidDel="008D25D1">
          <w:delText xml:space="preserve"> </w:delText>
        </w:r>
        <w:r w:rsidR="00237117" w:rsidRPr="00005E6E" w:rsidDel="008D25D1">
          <w:delText>more likely located in local authorities</w:delText>
        </w:r>
      </w:del>
      <w:ins w:id="1046" w:author="Won Do Lee" w:date="2023-01-19T23:24:00Z">
        <w:del w:id="1047" w:author="Won Do Lee [2]" w:date="2023-07-13T13:07:00Z">
          <w:r w:rsidR="001E7E1F" w:rsidRPr="00005E6E" w:rsidDel="008D25D1">
            <w:delText xml:space="preserve">; </w:delText>
          </w:r>
        </w:del>
      </w:ins>
      <w:del w:id="1048" w:author="Won Do Lee [2]" w:date="2023-07-13T13:07:00Z">
        <w:r w:rsidR="00237117" w:rsidRPr="00005E6E" w:rsidDel="008D25D1">
          <w:delText xml:space="preserve"> </w:delText>
        </w:r>
        <w:r w:rsidR="002813E2" w:rsidRPr="00005E6E" w:rsidDel="008D25D1">
          <w:delText xml:space="preserve">that </w:delText>
        </w:r>
        <w:r w:rsidR="009A47F9" w:rsidRPr="00005E6E" w:rsidDel="008D25D1">
          <w:delText>t</w:delText>
        </w:r>
        <w:r w:rsidR="00237117" w:rsidRPr="00005E6E" w:rsidDel="008D25D1">
          <w:delText xml:space="preserve">he share of </w:delText>
        </w:r>
      </w:del>
      <w:del w:id="1049" w:author="Won Do Lee [2]" w:date="2023-07-13T11:30:00Z">
        <w:r w:rsidR="007F0367" w:rsidRPr="00005E6E" w:rsidDel="00B44D68">
          <w:delText>high-</w:delText>
        </w:r>
      </w:del>
      <w:del w:id="1050" w:author="Won Do Lee [2]" w:date="2023-07-13T13:07:00Z">
        <w:r w:rsidR="007F0367" w:rsidRPr="00005E6E" w:rsidDel="008D25D1">
          <w:delText>income households</w:delText>
        </w:r>
      </w:del>
      <w:del w:id="1051" w:author="Won Do Lee [2]" w:date="2023-07-13T13:04:00Z">
        <w:r w:rsidR="007F0367" w:rsidRPr="00005E6E" w:rsidDel="00283125">
          <w:delText xml:space="preserve">, </w:delText>
        </w:r>
      </w:del>
      <w:del w:id="1052" w:author="Won Do Lee [2]" w:date="2023-07-13T11:31:00Z">
        <w:r w:rsidR="007F0367" w:rsidRPr="00005E6E" w:rsidDel="00B44D68">
          <w:delText>lower middle class, and Black African</w:delText>
        </w:r>
        <w:r w:rsidR="008C5621" w:rsidRPr="00005E6E" w:rsidDel="00B44D68">
          <w:delText xml:space="preserve"> were </w:delText>
        </w:r>
        <w:r w:rsidR="00532775" w:rsidRPr="00005E6E" w:rsidDel="00B44D68">
          <w:delText>relatively higher</w:delText>
        </w:r>
      </w:del>
      <w:del w:id="1053" w:author="Won Do Lee [2]" w:date="2023-07-13T12:46:00Z">
        <w:r w:rsidR="0092552D" w:rsidRPr="00005E6E" w:rsidDel="00AA353F">
          <w:delText>.</w:delText>
        </w:r>
      </w:del>
    </w:p>
    <w:p w14:paraId="6ED91670" w14:textId="5DAB2D85" w:rsidR="00E866CD" w:rsidRPr="00005E6E" w:rsidDel="008D25D1" w:rsidRDefault="006235D2" w:rsidP="000F3486">
      <w:pPr>
        <w:spacing w:after="240"/>
        <w:rPr>
          <w:del w:id="1054" w:author="Won Do Lee [2]" w:date="2023-07-13T13:07:00Z"/>
        </w:rPr>
      </w:pPr>
      <w:del w:id="1055" w:author="Won Do Lee [2]" w:date="2023-07-13T10:19:00Z">
        <w:r w:rsidRPr="00005E6E" w:rsidDel="00073B77">
          <w:delText>Lastly</w:delText>
        </w:r>
        <w:r w:rsidR="00DA1A6E" w:rsidRPr="00005E6E" w:rsidDel="00073B77">
          <w:delText xml:space="preserve">, </w:delText>
        </w:r>
        <w:r w:rsidR="00CC4495" w:rsidRPr="00005E6E" w:rsidDel="00073B77">
          <w:fldChar w:fldCharType="begin"/>
        </w:r>
        <w:r w:rsidR="00CC4495" w:rsidRPr="008D25D1" w:rsidDel="00073B77">
          <w:delInstrText xml:space="preserve"> REF _Ref81245493 \h </w:delInstrText>
        </w:r>
        <w:r w:rsidR="00B82758" w:rsidRPr="008D25D1" w:rsidDel="00073B77">
          <w:delInstrText xml:space="preserve"> \* MERGEFORMAT </w:delInstrText>
        </w:r>
        <w:r w:rsidR="00CC4495" w:rsidRPr="00005E6E" w:rsidDel="00073B77">
          <w:fldChar w:fldCharType="separate"/>
        </w:r>
        <w:r w:rsidR="00547E5C" w:rsidRPr="00005E6E" w:rsidDel="00073B77">
          <w:delText xml:space="preserve">Figure </w:delText>
        </w:r>
        <w:r w:rsidR="00547E5C" w:rsidDel="00073B77">
          <w:delText>7</w:delText>
        </w:r>
        <w:r w:rsidR="00CC4495" w:rsidRPr="00005E6E" w:rsidDel="00073B77">
          <w:fldChar w:fldCharType="end"/>
        </w:r>
        <w:r w:rsidR="006C25D2" w:rsidRPr="00005E6E" w:rsidDel="00073B77">
          <w:delText xml:space="preserve"> </w:delText>
        </w:r>
        <w:r w:rsidR="0036713A" w:rsidRPr="00005E6E" w:rsidDel="00073B77">
          <w:delText>illustrates</w:delText>
        </w:r>
        <w:r w:rsidR="006C25D2" w:rsidRPr="00005E6E" w:rsidDel="00073B77">
          <w:delText xml:space="preserve"> </w:delText>
        </w:r>
        <w:r w:rsidR="0036713A" w:rsidRPr="00005E6E" w:rsidDel="00073B77">
          <w:delText xml:space="preserve">how </w:delText>
        </w:r>
        <w:r w:rsidR="007E53A8" w:rsidRPr="00005E6E" w:rsidDel="00073B77">
          <w:delText xml:space="preserve">RF </w:delText>
        </w:r>
        <w:r w:rsidR="001E333C" w:rsidRPr="00005E6E" w:rsidDel="00073B77">
          <w:delText xml:space="preserve">emphasised </w:delText>
        </w:r>
        <w:r w:rsidR="00916491" w:rsidRPr="00005E6E" w:rsidDel="00073B77">
          <w:delText xml:space="preserve">the </w:delText>
        </w:r>
        <w:r w:rsidR="001B7B6F" w:rsidRPr="00005E6E" w:rsidDel="00073B77">
          <w:delText>relative contribution</w:delText>
        </w:r>
        <w:r w:rsidR="00876AF7" w:rsidRPr="00005E6E" w:rsidDel="00073B77">
          <w:delText xml:space="preserve">s of each feature to </w:delText>
        </w:r>
        <w:r w:rsidR="00443596" w:rsidRPr="00005E6E" w:rsidDel="00073B77">
          <w:delText xml:space="preserve">predict </w:delText>
        </w:r>
        <w:r w:rsidR="00876AF7" w:rsidRPr="00005E6E" w:rsidDel="00073B77">
          <w:delText>the clusters</w:delText>
        </w:r>
        <w:r w:rsidR="00443596" w:rsidRPr="00005E6E" w:rsidDel="00073B77">
          <w:delText xml:space="preserve"> </w:delText>
        </w:r>
        <w:r w:rsidR="005501F5" w:rsidRPr="00005E6E" w:rsidDel="00073B77">
          <w:delText>and how</w:delText>
        </w:r>
        <w:r w:rsidR="00876AF7" w:rsidRPr="00005E6E" w:rsidDel="00073B77">
          <w:delText xml:space="preserve"> much</w:delText>
        </w:r>
        <w:r w:rsidR="005501F5" w:rsidRPr="00005E6E" w:rsidDel="00073B77">
          <w:delText xml:space="preserve"> each feature</w:delText>
        </w:r>
        <w:r w:rsidR="008A25BE" w:rsidRPr="00005E6E" w:rsidDel="00073B77">
          <w:delText xml:space="preserve"> </w:delText>
        </w:r>
        <w:r w:rsidR="00876AF7" w:rsidRPr="00005E6E" w:rsidDel="00073B77">
          <w:delText xml:space="preserve">explains </w:delText>
        </w:r>
        <w:r w:rsidR="008A25BE" w:rsidRPr="00005E6E" w:rsidDel="00073B77">
          <w:delText>the output variance</w:delText>
        </w:r>
        <w:r w:rsidR="00876AF7" w:rsidRPr="00005E6E" w:rsidDel="00073B77">
          <w:delText xml:space="preserve"> of MLR LASSO</w:delText>
        </w:r>
        <w:r w:rsidR="00E866CD" w:rsidRPr="00005E6E" w:rsidDel="00073B77">
          <w:delText>. In this case</w:delText>
        </w:r>
        <w:r w:rsidR="007E53A8" w:rsidRPr="00005E6E" w:rsidDel="00073B77">
          <w:delText>,</w:delText>
        </w:r>
        <w:r w:rsidR="00E866CD" w:rsidRPr="00005E6E" w:rsidDel="00073B77">
          <w:delText xml:space="preserve"> </w:delText>
        </w:r>
        <w:r w:rsidR="002440B7" w:rsidRPr="00005E6E" w:rsidDel="00073B77">
          <w:delText xml:space="preserve">the substantial </w:delText>
        </w:r>
        <w:r w:rsidR="00443596" w:rsidRPr="00005E6E" w:rsidDel="00073B77">
          <w:delText>explanatory variable</w:delText>
        </w:r>
        <w:r w:rsidR="00E866CD" w:rsidRPr="00005E6E" w:rsidDel="00073B77">
          <w:delText>s are plotted against their relative importance</w:delText>
        </w:r>
        <w:r w:rsidRPr="00005E6E" w:rsidDel="00073B77">
          <w:delText xml:space="preserve"> from 0 to 1</w:delText>
        </w:r>
        <w:r w:rsidR="007E53A8" w:rsidRPr="00005E6E" w:rsidDel="00073B77">
          <w:delText>.</w:delText>
        </w:r>
        <w:r w:rsidR="002C639D" w:rsidRPr="00005E6E" w:rsidDel="00073B77">
          <w:delText xml:space="preserve"> T</w:delText>
        </w:r>
        <w:r w:rsidR="00532775" w:rsidRPr="00005E6E" w:rsidDel="00073B77">
          <w:delText>he t</w:delText>
        </w:r>
        <w:r w:rsidR="002C639D" w:rsidRPr="00005E6E" w:rsidDel="00073B77">
          <w:delText>op 5</w:delText>
        </w:r>
      </w:del>
      <w:del w:id="1056" w:author="Won Do Lee [2]" w:date="2023-07-13T10:20:00Z">
        <w:r w:rsidR="002C639D" w:rsidRPr="00005E6E" w:rsidDel="00073B77">
          <w:delText xml:space="preserve"> </w:delText>
        </w:r>
      </w:del>
      <w:del w:id="1057" w:author="Won Do Lee [2]" w:date="2023-07-13T13:07:00Z">
        <w:r w:rsidR="002C639D" w:rsidRPr="00005E6E" w:rsidDel="008D25D1">
          <w:delText>features for each cluster are described as follows:</w:delText>
        </w:r>
      </w:del>
    </w:p>
    <w:p w14:paraId="326836EB" w14:textId="77777777" w:rsidR="00AA353F" w:rsidRPr="00E60DA5" w:rsidRDefault="00AA353F" w:rsidP="00AA353F">
      <w:pPr>
        <w:pStyle w:val="ListParagraph"/>
        <w:numPr>
          <w:ilvl w:val="0"/>
          <w:numId w:val="43"/>
        </w:numPr>
        <w:rPr>
          <w:ins w:id="1058" w:author="Won Do Lee [2]" w:date="2023-07-13T12:46:00Z"/>
        </w:rPr>
      </w:pPr>
      <w:bookmarkStart w:id="1059" w:name="_Hlk140135928"/>
      <w:ins w:id="1060" w:author="Won Do Lee [2]" w:date="2023-07-13T12:46:00Z">
        <w:r w:rsidRPr="00E60DA5">
          <w:t>G1: residency in London (1.77)</w:t>
        </w:r>
        <w:r>
          <w:t xml:space="preserve"> and</w:t>
        </w:r>
        <w:r w:rsidRPr="00E60DA5">
          <w:t xml:space="preserve"> share of self-employed (0.688) /</w:t>
        </w:r>
        <w:r>
          <w:t xml:space="preserve"> household with one vehicle (-0.479), </w:t>
        </w:r>
        <w:r w:rsidRPr="00E60DA5">
          <w:t xml:space="preserve">residency in </w:t>
        </w:r>
        <w:r>
          <w:t xml:space="preserve">West Midlands (-0.418) and </w:t>
        </w:r>
        <w:r w:rsidRPr="00E60DA5">
          <w:t>South West (-0.561)</w:t>
        </w:r>
      </w:ins>
    </w:p>
    <w:p w14:paraId="630F9429" w14:textId="77777777" w:rsidR="00AA353F" w:rsidRPr="00E60DA5" w:rsidRDefault="00AA353F" w:rsidP="00AA353F">
      <w:pPr>
        <w:pStyle w:val="ListParagraph"/>
        <w:numPr>
          <w:ilvl w:val="0"/>
          <w:numId w:val="43"/>
        </w:numPr>
        <w:rPr>
          <w:ins w:id="1061" w:author="Won Do Lee [2]" w:date="2023-07-13T12:46:00Z"/>
        </w:rPr>
      </w:pPr>
      <w:ins w:id="1062" w:author="Won Do Lee [2]" w:date="2023-07-13T12:46:00Z">
        <w:r w:rsidRPr="00E60DA5">
          <w:t>G2: Percentage of Black African (0.493), Share of high-income households (0.408), social grade C1 (0.313)</w:t>
        </w:r>
        <w:r>
          <w:t>, and more than three vehicles in household / Hospitals (-0.206)</w:t>
        </w:r>
      </w:ins>
    </w:p>
    <w:p w14:paraId="67B3CAF9" w14:textId="77777777" w:rsidR="00AA353F" w:rsidRDefault="00AA353F" w:rsidP="00AA353F">
      <w:pPr>
        <w:pStyle w:val="ListParagraph"/>
        <w:numPr>
          <w:ilvl w:val="0"/>
          <w:numId w:val="43"/>
        </w:numPr>
        <w:rPr>
          <w:ins w:id="1063" w:author="Won Do Lee [2]" w:date="2023-07-13T12:46:00Z"/>
        </w:rPr>
      </w:pPr>
      <w:ins w:id="1064" w:author="Won Do Lee [2]" w:date="2023-07-13T12:46:00Z">
        <w:r w:rsidRPr="00E60DA5">
          <w:lastRenderedPageBreak/>
          <w:t>G3: residency in North East (0.439), Share of median-income households (0.403)</w:t>
        </w:r>
        <w:r>
          <w:t xml:space="preserve">, and more than three bed rooms in house </w:t>
        </w:r>
        <w:r w:rsidRPr="00E60DA5">
          <w:t>/ Share of high-income households (-0.286)</w:t>
        </w:r>
        <w:r>
          <w:t xml:space="preserve"> and residency in London (-0.148)</w:t>
        </w:r>
      </w:ins>
    </w:p>
    <w:p w14:paraId="777EA9BD" w14:textId="77777777" w:rsidR="00AA353F" w:rsidRDefault="00AA353F" w:rsidP="00AA353F">
      <w:pPr>
        <w:pStyle w:val="ListParagraph"/>
        <w:numPr>
          <w:ilvl w:val="0"/>
          <w:numId w:val="43"/>
        </w:numPr>
        <w:spacing w:before="240"/>
        <w:rPr>
          <w:ins w:id="1065" w:author="Won Do Lee [2]" w:date="2023-07-13T12:46:00Z"/>
        </w:rPr>
      </w:pPr>
      <w:ins w:id="1066" w:author="Won Do Lee [2]" w:date="2023-07-13T12:46:00Z">
        <w:r w:rsidRPr="00E60DA5">
          <w:t xml:space="preserve">G4: </w:t>
        </w:r>
        <w:bookmarkEnd w:id="1059"/>
        <w:r>
          <w:t>residency in Yorkshire and the Humber (1.665), South West (1.01), and East Midlands (0.356) / Share of more than three vehicles in household (-0.842) and self-employed worker (-0.533)</w:t>
        </w:r>
      </w:ins>
    </w:p>
    <w:p w14:paraId="3CDBABC1" w14:textId="1B21F75C" w:rsidR="00825DC4" w:rsidRPr="00005E6E" w:rsidDel="00073B77" w:rsidRDefault="006F3D9C" w:rsidP="000F3486">
      <w:pPr>
        <w:pStyle w:val="ListParagraph"/>
        <w:numPr>
          <w:ilvl w:val="0"/>
          <w:numId w:val="43"/>
        </w:numPr>
        <w:rPr>
          <w:del w:id="1067" w:author="Won Do Lee [2]" w:date="2023-07-13T10:18:00Z"/>
        </w:rPr>
      </w:pPr>
      <w:del w:id="1068" w:author="Won Do Lee [2]" w:date="2023-07-13T10:18:00Z">
        <w:r w:rsidDel="00073B77">
          <w:delText>G1</w:delText>
        </w:r>
        <w:r w:rsidR="00825DC4" w:rsidRPr="00005E6E" w:rsidDel="00073B77">
          <w:delText xml:space="preserve">: </w:delText>
        </w:r>
        <w:r w:rsidR="00FD1CCB" w:rsidRPr="00005E6E" w:rsidDel="00073B77">
          <w:delText>Share of self-employed workers</w:delText>
        </w:r>
        <w:r w:rsidR="00A9545C" w:rsidRPr="00005E6E" w:rsidDel="00073B77">
          <w:delText xml:space="preserve"> (0.71)</w:delText>
        </w:r>
        <w:r w:rsidR="00825DC4" w:rsidRPr="00005E6E" w:rsidDel="00073B77">
          <w:delText xml:space="preserve">, </w:delText>
        </w:r>
        <w:r w:rsidR="00FD1CCB" w:rsidRPr="00005E6E" w:rsidDel="00073B77">
          <w:delText>households with one vehicle</w:delText>
        </w:r>
        <w:r w:rsidR="00A9545C" w:rsidRPr="00005E6E" w:rsidDel="00073B77">
          <w:delText xml:space="preserve"> (0.35)</w:delText>
        </w:r>
        <w:r w:rsidR="00825DC4" w:rsidRPr="00005E6E" w:rsidDel="00073B77">
          <w:delText xml:space="preserve">, </w:delText>
        </w:r>
        <w:r w:rsidR="00FD1CCB" w:rsidRPr="00005E6E" w:rsidDel="00073B77">
          <w:delText>c</w:delText>
        </w:r>
        <w:r w:rsidR="00825DC4" w:rsidRPr="00005E6E" w:rsidDel="00073B77">
          <w:delText>umulative COVID-19 infection rates before lockdown</w:delText>
        </w:r>
        <w:r w:rsidR="00A9545C" w:rsidRPr="00005E6E" w:rsidDel="00073B77">
          <w:delText xml:space="preserve"> (0.24)</w:delText>
        </w:r>
        <w:r w:rsidR="00825DC4" w:rsidRPr="00005E6E" w:rsidDel="00073B77">
          <w:delText xml:space="preserve">, </w:delText>
        </w:r>
        <w:r w:rsidR="00FD1CCB" w:rsidRPr="00005E6E" w:rsidDel="00073B77">
          <w:delText>high-income households</w:delText>
        </w:r>
        <w:r w:rsidR="00A9545C" w:rsidRPr="00005E6E" w:rsidDel="00073B77">
          <w:delText xml:space="preserve"> (0.19)</w:delText>
        </w:r>
        <w:r w:rsidR="00825DC4" w:rsidRPr="00005E6E" w:rsidDel="00073B77">
          <w:delText xml:space="preserve">, and </w:delText>
        </w:r>
        <w:r w:rsidR="00FD1CCB" w:rsidRPr="00005E6E" w:rsidDel="00073B77">
          <w:delText xml:space="preserve">percentage </w:delText>
        </w:r>
        <w:r w:rsidR="00825DC4" w:rsidRPr="00005E6E" w:rsidDel="00073B77">
          <w:delText>Other Black</w:delText>
        </w:r>
        <w:r w:rsidR="00A9545C" w:rsidRPr="00005E6E" w:rsidDel="00073B77">
          <w:delText xml:space="preserve"> (0.12)</w:delText>
        </w:r>
        <w:r w:rsidR="00825DC4" w:rsidRPr="00005E6E" w:rsidDel="00073B77">
          <w:delText>.</w:delText>
        </w:r>
      </w:del>
    </w:p>
    <w:p w14:paraId="3C51D4BB" w14:textId="779D5550" w:rsidR="00A342F8" w:rsidDel="00073B77" w:rsidRDefault="006F3D9C" w:rsidP="000F3486">
      <w:pPr>
        <w:pStyle w:val="ListParagraph"/>
        <w:numPr>
          <w:ilvl w:val="0"/>
          <w:numId w:val="43"/>
        </w:numPr>
        <w:rPr>
          <w:del w:id="1069" w:author="Won Do Lee [2]" w:date="2023-07-13T10:18:00Z"/>
        </w:rPr>
      </w:pPr>
      <w:del w:id="1070" w:author="Won Do Lee [2]" w:date="2023-07-13T10:18:00Z">
        <w:r w:rsidDel="00073B77">
          <w:delText>G2</w:delText>
        </w:r>
        <w:r w:rsidR="00825DC4" w:rsidRPr="00005E6E" w:rsidDel="00073B77">
          <w:delText xml:space="preserve">: </w:delText>
        </w:r>
        <w:r w:rsidR="00FD1CCB" w:rsidRPr="00005E6E" w:rsidDel="00073B77">
          <w:delText>Share of hi</w:delText>
        </w:r>
        <w:r w:rsidR="00825DC4" w:rsidRPr="00005E6E" w:rsidDel="00073B77">
          <w:delText>gh</w:delText>
        </w:r>
        <w:r w:rsidR="00FD1CCB" w:rsidRPr="00005E6E" w:rsidDel="00073B77">
          <w:delText>-</w:delText>
        </w:r>
        <w:r w:rsidR="00825DC4" w:rsidRPr="00005E6E" w:rsidDel="00073B77">
          <w:delText>income</w:delText>
        </w:r>
        <w:r w:rsidR="00FD1CCB" w:rsidRPr="00005E6E" w:rsidDel="00073B77">
          <w:delText xml:space="preserve"> households</w:delText>
        </w:r>
        <w:r w:rsidR="00A9545C" w:rsidRPr="00005E6E" w:rsidDel="00073B77">
          <w:delText xml:space="preserve"> (0.47)</w:delText>
        </w:r>
        <w:r w:rsidR="00825DC4" w:rsidRPr="00005E6E" w:rsidDel="00073B77">
          <w:delText xml:space="preserve">, </w:delText>
        </w:r>
        <w:r w:rsidR="00FD1CCB" w:rsidRPr="00005E6E" w:rsidDel="00073B77">
          <w:delText xml:space="preserve">percentage </w:delText>
        </w:r>
        <w:r w:rsidR="00DA1328" w:rsidRPr="00005E6E" w:rsidDel="00073B77">
          <w:delText>Black African</w:delText>
        </w:r>
        <w:r w:rsidR="00A9545C" w:rsidRPr="00005E6E" w:rsidDel="00073B77">
          <w:delText xml:space="preserve"> (0.43)</w:delText>
        </w:r>
        <w:r w:rsidR="00825DC4" w:rsidRPr="00005E6E" w:rsidDel="00073B77">
          <w:delText xml:space="preserve">, </w:delText>
        </w:r>
        <w:r w:rsidR="00DA1328" w:rsidRPr="00005E6E" w:rsidDel="00073B77">
          <w:delText xml:space="preserve">households with more than three vehicles </w:delText>
        </w:r>
        <w:r w:rsidR="00A9545C" w:rsidRPr="00005E6E" w:rsidDel="00073B77">
          <w:delText>(0.39)</w:delText>
        </w:r>
        <w:r w:rsidR="00825DC4" w:rsidRPr="00005E6E" w:rsidDel="00073B77">
          <w:delText xml:space="preserve">, </w:delText>
        </w:r>
        <w:r w:rsidR="00405385" w:rsidRPr="00005E6E" w:rsidDel="00073B77">
          <w:delText>more than three bedrooms in the house</w:delText>
        </w:r>
        <w:r w:rsidR="00A9545C" w:rsidRPr="00005E6E" w:rsidDel="00073B77">
          <w:delText xml:space="preserve"> (0.30)</w:delText>
        </w:r>
        <w:r w:rsidR="00825DC4" w:rsidRPr="00005E6E" w:rsidDel="00073B77">
          <w:delText>, and Hospital density per 1</w:delText>
        </w:r>
        <w:r w:rsidR="005624F3" w:rsidRPr="00005E6E" w:rsidDel="00073B77">
          <w:delText>,</w:delText>
        </w:r>
        <w:r w:rsidR="00825DC4" w:rsidRPr="00005E6E" w:rsidDel="00073B77">
          <w:delText>000 population</w:delText>
        </w:r>
        <w:r w:rsidR="005624F3" w:rsidRPr="00005E6E" w:rsidDel="00073B77">
          <w:delText xml:space="preserve"> </w:delText>
        </w:r>
        <w:r w:rsidR="00A9545C" w:rsidRPr="00005E6E" w:rsidDel="00073B77">
          <w:delText>(0.15)</w:delText>
        </w:r>
        <w:r w:rsidR="00825DC4" w:rsidRPr="00005E6E" w:rsidDel="00073B77">
          <w:delText>.</w:delText>
        </w:r>
      </w:del>
    </w:p>
    <w:p w14:paraId="4C40E9D3" w14:textId="67DD558E" w:rsidR="00EE77C4" w:rsidRPr="00005E6E" w:rsidDel="00073B77" w:rsidRDefault="00EE77C4" w:rsidP="00EE77C4">
      <w:pPr>
        <w:pStyle w:val="ListParagraph"/>
        <w:numPr>
          <w:ilvl w:val="0"/>
          <w:numId w:val="43"/>
        </w:numPr>
        <w:spacing w:after="160"/>
        <w:rPr>
          <w:del w:id="1071" w:author="Won Do Lee [2]" w:date="2023-07-13T10:18:00Z"/>
        </w:rPr>
      </w:pPr>
      <w:del w:id="1072" w:author="Won Do Lee [2]" w:date="2023-07-13T10:18:00Z">
        <w:r w:rsidDel="00073B77">
          <w:delText>G3</w:delText>
        </w:r>
        <w:r w:rsidRPr="00005E6E" w:rsidDel="00073B77">
          <w:delText>: Share of medium-income households (0.38), social grade C1 (0.25), high-income households (0.23), more than three bedrooms in the house (0.25), households with one vehicle (0.04), and self-employed workers (0.02).</w:delText>
        </w:r>
      </w:del>
    </w:p>
    <w:p w14:paraId="6B1FF377" w14:textId="165C8DC3" w:rsidR="00EE77C4" w:rsidRPr="00005E6E" w:rsidDel="00073B77" w:rsidRDefault="00EE77C4" w:rsidP="00EE77C4">
      <w:pPr>
        <w:pStyle w:val="ListParagraph"/>
        <w:numPr>
          <w:ilvl w:val="0"/>
          <w:numId w:val="43"/>
        </w:numPr>
        <w:spacing w:after="160"/>
        <w:rPr>
          <w:del w:id="1073" w:author="Won Do Lee [2]" w:date="2023-07-13T10:18:00Z"/>
        </w:rPr>
      </w:pPr>
      <w:del w:id="1074" w:author="Won Do Lee [2]" w:date="2023-07-13T10:18:00Z">
        <w:r w:rsidDel="00073B77">
          <w:delText>G4</w:delText>
        </w:r>
        <w:r w:rsidRPr="00005E6E" w:rsidDel="00073B77">
          <w:delText>: Share of households with more than three vehicles (0.64), self-employed workers (0.26), more than three bedrooms in the house (0.23), cumulative COVID-19 mortality rates before lockdown (0.20), and percentage Black Caribbean (0.19).</w:delText>
        </w:r>
      </w:del>
    </w:p>
    <w:p w14:paraId="6662E6D7" w14:textId="77777777" w:rsidR="00BD6353" w:rsidRPr="00005E6E" w:rsidRDefault="00BD6353" w:rsidP="000F3486"/>
    <w:p w14:paraId="50564B86" w14:textId="2B2F5224" w:rsidR="00073B77" w:rsidRPr="00005E6E" w:rsidRDefault="00265545" w:rsidP="000F3486">
      <w:pPr>
        <w:keepNext/>
      </w:pPr>
      <w:r>
        <w:rPr>
          <w:noProof/>
        </w:rPr>
        <w:drawing>
          <wp:inline distT="0" distB="0" distL="0" distR="0" wp14:anchorId="5EA892E5" wp14:editId="7ADA7E61">
            <wp:extent cx="5734050" cy="5734050"/>
            <wp:effectExtent l="0" t="0" r="0" b="0"/>
            <wp:docPr id="14059609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1F8A6D8A" w14:textId="0EA6CB53" w:rsidR="00825DC4" w:rsidRPr="00005E6E" w:rsidRDefault="00DB30E5" w:rsidP="000F3486">
      <w:pPr>
        <w:pStyle w:val="Caption"/>
      </w:pPr>
      <w:bookmarkStart w:id="1075" w:name="_Ref81242261"/>
      <w:r w:rsidRPr="00005E6E">
        <w:t xml:space="preserve">Figure </w:t>
      </w:r>
      <w:fldSimple w:instr=" SEQ Figure \* ARABIC ">
        <w:r w:rsidR="00547E5C">
          <w:rPr>
            <w:noProof/>
          </w:rPr>
          <w:t>6</w:t>
        </w:r>
      </w:fldSimple>
      <w:bookmarkEnd w:id="1075"/>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5BAC905E" w14:textId="5EC5DB69" w:rsidR="00384C87" w:rsidRPr="00005E6E" w:rsidRDefault="00384C87" w:rsidP="000F3486">
      <w:pPr>
        <w:sectPr w:rsidR="00384C87" w:rsidRPr="00005E6E" w:rsidSect="00F3058A">
          <w:headerReference w:type="default" r:id="rId22"/>
          <w:type w:val="continuous"/>
          <w:pgSz w:w="11906" w:h="16838"/>
          <w:pgMar w:top="1701" w:right="1440" w:bottom="1440" w:left="1440" w:header="851" w:footer="992" w:gutter="0"/>
          <w:lnNumType w:countBy="1"/>
          <w:cols w:space="425"/>
          <w:docGrid w:linePitch="360"/>
        </w:sectPr>
      </w:pPr>
    </w:p>
    <w:p w14:paraId="5DECF12B" w14:textId="3AAEC74A" w:rsidR="00661E3D" w:rsidRDefault="00661E3D" w:rsidP="000F3486">
      <w:pPr>
        <w:pStyle w:val="Caption"/>
      </w:pPr>
      <w:bookmarkStart w:id="1076" w:name="_Ref65028141"/>
      <w:bookmarkStart w:id="1077" w:name="_Ref63169718"/>
      <w:r w:rsidRPr="00005E6E">
        <w:lastRenderedPageBreak/>
        <w:t xml:space="preserve">Table </w:t>
      </w:r>
      <w:r w:rsidR="00000000">
        <w:fldChar w:fldCharType="begin"/>
      </w:r>
      <w:r w:rsidR="00000000">
        <w:instrText xml:space="preserve"> SEQ Table \* ARABIC </w:instrText>
      </w:r>
      <w:r w:rsidR="00000000">
        <w:fldChar w:fldCharType="separate"/>
      </w:r>
      <w:r w:rsidR="00547E5C">
        <w:rPr>
          <w:noProof/>
        </w:rPr>
        <w:t>3</w:t>
      </w:r>
      <w:r w:rsidR="00000000">
        <w:rPr>
          <w:noProof/>
        </w:rPr>
        <w:fldChar w:fldCharType="end"/>
      </w:r>
      <w:bookmarkEnd w:id="1076"/>
      <w:r w:rsidRPr="00005E6E">
        <w:t xml:space="preserve">. Descriptive statistics of </w:t>
      </w:r>
      <w:r w:rsidR="006F4D48" w:rsidRPr="00005E6E">
        <w:t xml:space="preserve">socioeconomic </w:t>
      </w:r>
      <w:r w:rsidR="001E7E1F" w:rsidRPr="00005E6E">
        <w:t>status</w:t>
      </w:r>
      <w:r w:rsidR="006F4D48" w:rsidRPr="00005E6E">
        <w:t xml:space="preserve"> by</w:t>
      </w:r>
      <w:r w:rsidRPr="00005E6E">
        <w:t xml:space="preserve"> clusters</w:t>
      </w:r>
      <w:r w:rsidR="004D2776" w:rsidRPr="00005E6E">
        <w:t>.</w:t>
      </w:r>
    </w:p>
    <w:tbl>
      <w:tblPr>
        <w:tblStyle w:val="GridTable1Light"/>
        <w:tblW w:w="0" w:type="auto"/>
        <w:tblLayout w:type="fixed"/>
        <w:tblLook w:val="04A0" w:firstRow="1" w:lastRow="0" w:firstColumn="1" w:lastColumn="0" w:noHBand="0" w:noVBand="1"/>
      </w:tblPr>
      <w:tblGrid>
        <w:gridCol w:w="1975"/>
        <w:gridCol w:w="1986"/>
        <w:gridCol w:w="3548"/>
        <w:gridCol w:w="1289"/>
        <w:gridCol w:w="1290"/>
        <w:gridCol w:w="1290"/>
        <w:gridCol w:w="1290"/>
        <w:gridCol w:w="1290"/>
      </w:tblGrid>
      <w:tr w:rsidR="006E6E33" w:rsidRPr="00A45805" w14:paraId="064695FF" w14:textId="77777777" w:rsidTr="00F7528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2B9D3478" w14:textId="77777777" w:rsidR="006E6E33" w:rsidRPr="00A45805" w:rsidRDefault="006E6E33" w:rsidP="00F75281">
            <w:pPr>
              <w:widowControl/>
              <w:wordWrap/>
              <w:autoSpaceDE/>
              <w:autoSpaceDN/>
              <w:rPr>
                <w:rFonts w:eastAsia="Times New Roman"/>
                <w:color w:val="000000"/>
              </w:rPr>
            </w:pPr>
            <w:bookmarkStart w:id="1078" w:name="_Hlk140136075"/>
            <w:r w:rsidRPr="00A45805">
              <w:rPr>
                <w:rFonts w:eastAsia="Times New Roman"/>
                <w:color w:val="000000"/>
              </w:rPr>
              <w:t>Domains</w:t>
            </w:r>
          </w:p>
        </w:tc>
        <w:tc>
          <w:tcPr>
            <w:tcW w:w="3548" w:type="dxa"/>
            <w:vMerge w:val="restart"/>
            <w:tcBorders>
              <w:top w:val="single" w:sz="12" w:space="0" w:color="auto"/>
            </w:tcBorders>
            <w:shd w:val="clear" w:color="auto" w:fill="A5A5A5" w:themeFill="accent3"/>
            <w:noWrap/>
            <w:hideMark/>
          </w:tcPr>
          <w:p w14:paraId="48F29B50" w14:textId="77777777" w:rsidR="006E6E33" w:rsidRPr="00A45805" w:rsidRDefault="006E6E33" w:rsidP="00F75281">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A45805">
              <w:rPr>
                <w:rFonts w:eastAsia="Times New Roman"/>
                <w:color w:val="000000"/>
              </w:rPr>
              <w:t>Variable</w:t>
            </w:r>
          </w:p>
        </w:tc>
        <w:tc>
          <w:tcPr>
            <w:tcW w:w="1289" w:type="dxa"/>
            <w:tcBorders>
              <w:top w:val="single" w:sz="12" w:space="0" w:color="auto"/>
            </w:tcBorders>
            <w:shd w:val="clear" w:color="auto" w:fill="A5A5A5" w:themeFill="accent3"/>
            <w:noWrap/>
            <w:hideMark/>
          </w:tcPr>
          <w:p w14:paraId="1E3D1CFD" w14:textId="77777777" w:rsidR="006E6E33" w:rsidRPr="00A45805" w:rsidRDefault="006E6E33" w:rsidP="00F75281">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45805">
              <w:rPr>
                <w:rFonts w:eastAsia="Times New Roman"/>
                <w:color w:val="000000"/>
              </w:rPr>
              <w:t>G1</w:t>
            </w:r>
          </w:p>
        </w:tc>
        <w:tc>
          <w:tcPr>
            <w:tcW w:w="1290" w:type="dxa"/>
            <w:tcBorders>
              <w:top w:val="single" w:sz="12" w:space="0" w:color="auto"/>
            </w:tcBorders>
            <w:shd w:val="clear" w:color="auto" w:fill="A5A5A5" w:themeFill="accent3"/>
            <w:noWrap/>
            <w:hideMark/>
          </w:tcPr>
          <w:p w14:paraId="298DCFFB" w14:textId="77777777" w:rsidR="006E6E33" w:rsidRPr="00A45805" w:rsidRDefault="006E6E33" w:rsidP="00F75281">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45805">
              <w:rPr>
                <w:rFonts w:eastAsia="Times New Roman"/>
                <w:color w:val="000000"/>
              </w:rPr>
              <w:t>G2</w:t>
            </w:r>
          </w:p>
        </w:tc>
        <w:tc>
          <w:tcPr>
            <w:tcW w:w="1290" w:type="dxa"/>
            <w:tcBorders>
              <w:top w:val="single" w:sz="12" w:space="0" w:color="auto"/>
            </w:tcBorders>
            <w:shd w:val="clear" w:color="auto" w:fill="A5A5A5" w:themeFill="accent3"/>
            <w:noWrap/>
            <w:hideMark/>
          </w:tcPr>
          <w:p w14:paraId="4070A142" w14:textId="77777777" w:rsidR="006E6E33" w:rsidRPr="00A45805" w:rsidRDefault="006E6E33" w:rsidP="00F75281">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45805">
              <w:rPr>
                <w:rFonts w:eastAsia="Times New Roman"/>
                <w:color w:val="000000"/>
              </w:rPr>
              <w:t>G3</w:t>
            </w:r>
          </w:p>
        </w:tc>
        <w:tc>
          <w:tcPr>
            <w:tcW w:w="1290" w:type="dxa"/>
            <w:tcBorders>
              <w:top w:val="single" w:sz="12" w:space="0" w:color="auto"/>
              <w:right w:val="double" w:sz="4" w:space="0" w:color="auto"/>
            </w:tcBorders>
            <w:shd w:val="clear" w:color="auto" w:fill="A5A5A5" w:themeFill="accent3"/>
            <w:noWrap/>
            <w:hideMark/>
          </w:tcPr>
          <w:p w14:paraId="3BE728FC" w14:textId="77777777" w:rsidR="006E6E33" w:rsidRPr="00A45805" w:rsidRDefault="006E6E33" w:rsidP="00F75281">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45805">
              <w:rPr>
                <w:rFonts w:eastAsia="Times New Roman"/>
                <w:color w:val="000000"/>
              </w:rPr>
              <w:t>G4</w:t>
            </w:r>
          </w:p>
        </w:tc>
        <w:tc>
          <w:tcPr>
            <w:tcW w:w="1290" w:type="dxa"/>
            <w:tcBorders>
              <w:top w:val="single" w:sz="12" w:space="0" w:color="auto"/>
              <w:left w:val="double" w:sz="4" w:space="0" w:color="auto"/>
              <w:right w:val="nil"/>
            </w:tcBorders>
            <w:shd w:val="clear" w:color="auto" w:fill="A5A5A5" w:themeFill="accent3"/>
            <w:noWrap/>
            <w:hideMark/>
          </w:tcPr>
          <w:p w14:paraId="2E1C1461" w14:textId="77777777" w:rsidR="006E6E33" w:rsidRPr="00A45805" w:rsidRDefault="006E6E33" w:rsidP="00F75281">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45805">
              <w:rPr>
                <w:rFonts w:eastAsia="Times New Roman"/>
                <w:color w:val="000000"/>
              </w:rPr>
              <w:t>National level</w:t>
            </w:r>
          </w:p>
        </w:tc>
      </w:tr>
      <w:tr w:rsidR="006E6E33" w:rsidRPr="00A45805" w14:paraId="4CAA0E19"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tcBorders>
              <w:top w:val="single" w:sz="12" w:space="0" w:color="666666" w:themeColor="text1" w:themeTint="99"/>
              <w:left w:val="nil"/>
              <w:bottom w:val="single" w:sz="12" w:space="0" w:color="auto"/>
            </w:tcBorders>
            <w:shd w:val="clear" w:color="auto" w:fill="A5A5A5" w:themeFill="accent3"/>
            <w:hideMark/>
          </w:tcPr>
          <w:p w14:paraId="5CF5196C" w14:textId="77777777" w:rsidR="006E6E33" w:rsidRPr="00A45805" w:rsidRDefault="006E6E33" w:rsidP="00F75281">
            <w:pPr>
              <w:widowControl/>
              <w:wordWrap/>
              <w:autoSpaceDE/>
              <w:autoSpaceDN/>
              <w:rPr>
                <w:rFonts w:eastAsia="Times New Roman"/>
                <w:color w:val="000000"/>
              </w:rPr>
            </w:pPr>
          </w:p>
        </w:tc>
        <w:tc>
          <w:tcPr>
            <w:tcW w:w="3548" w:type="dxa"/>
            <w:vMerge/>
            <w:tcBorders>
              <w:top w:val="single" w:sz="12" w:space="0" w:color="666666" w:themeColor="text1" w:themeTint="99"/>
              <w:bottom w:val="single" w:sz="12" w:space="0" w:color="auto"/>
            </w:tcBorders>
            <w:shd w:val="clear" w:color="auto" w:fill="A5A5A5" w:themeFill="accent3"/>
            <w:hideMark/>
          </w:tcPr>
          <w:p w14:paraId="41DD3082" w14:textId="77777777" w:rsidR="006E6E33" w:rsidRPr="00A45805"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289" w:type="dxa"/>
            <w:tcBorders>
              <w:top w:val="single" w:sz="12" w:space="0" w:color="666666" w:themeColor="text1" w:themeTint="99"/>
              <w:bottom w:val="single" w:sz="12" w:space="0" w:color="auto"/>
            </w:tcBorders>
            <w:shd w:val="clear" w:color="auto" w:fill="A5A5A5" w:themeFill="accent3"/>
            <w:noWrap/>
            <w:hideMark/>
          </w:tcPr>
          <w:p w14:paraId="5D9AB0C2" w14:textId="77777777" w:rsidR="006E6E33" w:rsidRPr="00A45805" w:rsidRDefault="006E6E33" w:rsidP="00F75281">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45805">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127BF1E6" w14:textId="77777777" w:rsidR="006E6E33" w:rsidRPr="00A45805" w:rsidRDefault="006E6E33" w:rsidP="00F75281">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45805">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37FBBBDA" w14:textId="77777777" w:rsidR="006E6E33" w:rsidRPr="00A45805" w:rsidRDefault="006E6E33" w:rsidP="00F75281">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45805">
              <w:rPr>
                <w:rFonts w:eastAsia="Times New Roman"/>
                <w:color w:val="000000"/>
                <w:sz w:val="20"/>
                <w:szCs w:val="20"/>
              </w:rPr>
              <w:t>Mean (Std.)</w:t>
            </w:r>
          </w:p>
        </w:tc>
        <w:tc>
          <w:tcPr>
            <w:tcW w:w="1290" w:type="dxa"/>
            <w:tcBorders>
              <w:top w:val="single" w:sz="12" w:space="0" w:color="666666" w:themeColor="text1" w:themeTint="99"/>
              <w:bottom w:val="single" w:sz="12" w:space="0" w:color="auto"/>
              <w:right w:val="double" w:sz="4" w:space="0" w:color="auto"/>
            </w:tcBorders>
            <w:shd w:val="clear" w:color="auto" w:fill="A5A5A5" w:themeFill="accent3"/>
            <w:noWrap/>
            <w:hideMark/>
          </w:tcPr>
          <w:p w14:paraId="4F6275FB" w14:textId="77777777" w:rsidR="006E6E33" w:rsidRPr="00A45805" w:rsidRDefault="006E6E33" w:rsidP="00F75281">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45805">
              <w:rPr>
                <w:rFonts w:eastAsia="Times New Roman"/>
                <w:color w:val="000000"/>
                <w:sz w:val="20"/>
                <w:szCs w:val="20"/>
              </w:rPr>
              <w:t>Mean (Std.)</w:t>
            </w:r>
          </w:p>
        </w:tc>
        <w:tc>
          <w:tcPr>
            <w:tcW w:w="1290"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0F550B95" w14:textId="77777777" w:rsidR="006E6E33" w:rsidRPr="00A45805" w:rsidRDefault="006E6E33" w:rsidP="00F75281">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45805">
              <w:rPr>
                <w:rFonts w:eastAsia="Times New Roman"/>
                <w:color w:val="000000"/>
                <w:sz w:val="20"/>
                <w:szCs w:val="20"/>
              </w:rPr>
              <w:t>Mean (Std.)</w:t>
            </w:r>
          </w:p>
        </w:tc>
      </w:tr>
      <w:tr w:rsidR="006E6E33" w:rsidRPr="00A45805" w14:paraId="5DD24C93"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12" w:space="0" w:color="auto"/>
              <w:left w:val="nil"/>
            </w:tcBorders>
            <w:noWrap/>
            <w:hideMark/>
          </w:tcPr>
          <w:p w14:paraId="32EBAD0D" w14:textId="77777777" w:rsidR="006E6E33" w:rsidRPr="0042659C" w:rsidRDefault="006E6E33" w:rsidP="00F75281">
            <w:pPr>
              <w:widowControl/>
              <w:wordWrap/>
              <w:autoSpaceDE/>
              <w:autoSpaceDN/>
              <w:rPr>
                <w:rFonts w:eastAsia="Times New Roman"/>
                <w:b w:val="0"/>
                <w:bCs w:val="0"/>
                <w:color w:val="000000"/>
              </w:rPr>
            </w:pPr>
            <w:r w:rsidRPr="00C4121D">
              <w:rPr>
                <w:rFonts w:eastAsia="Times New Roman"/>
                <w:color w:val="000000"/>
              </w:rPr>
              <w:t>Socioeconomic</w:t>
            </w:r>
            <w:r w:rsidRPr="0042659C">
              <w:rPr>
                <w:rFonts w:eastAsia="Times New Roman"/>
                <w:b w:val="0"/>
                <w:bCs w:val="0"/>
                <w:color w:val="000000"/>
              </w:rPr>
              <w:t xml:space="preserve"> </w:t>
            </w:r>
          </w:p>
        </w:tc>
        <w:tc>
          <w:tcPr>
            <w:tcW w:w="1986" w:type="dxa"/>
            <w:vMerge w:val="restart"/>
            <w:tcBorders>
              <w:top w:val="single" w:sz="12" w:space="0" w:color="auto"/>
            </w:tcBorders>
            <w:noWrap/>
            <w:hideMark/>
          </w:tcPr>
          <w:p w14:paraId="165A88A4"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come</w:t>
            </w:r>
          </w:p>
          <w:p w14:paraId="2A38C8E8" w14:textId="77777777" w:rsidR="006E6E33" w:rsidRPr="00C4121D" w:rsidRDefault="006E6E33" w:rsidP="00F75281">
            <w:pPr>
              <w:cnfStyle w:val="000000000000" w:firstRow="0" w:lastRow="0" w:firstColumn="0" w:lastColumn="0" w:oddVBand="0" w:evenVBand="0" w:oddHBand="0" w:evenHBand="0" w:firstRowFirstColumn="0" w:firstRowLastColumn="0" w:lastRowFirstColumn="0" w:lastRowLastColumn="0"/>
              <w:rPr>
                <w:rFonts w:eastAsia="Times New Roman"/>
                <w:b/>
                <w:bCs/>
                <w:sz w:val="18"/>
                <w:szCs w:val="18"/>
              </w:rPr>
            </w:pPr>
          </w:p>
          <w:p w14:paraId="5F803124" w14:textId="77777777" w:rsidR="006E6E33" w:rsidRPr="00C4121D" w:rsidRDefault="006E6E33" w:rsidP="00F75281">
            <w:pPr>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p w14:paraId="53EA0925" w14:textId="77777777" w:rsidR="006E6E33" w:rsidRPr="00C4121D" w:rsidRDefault="006E6E33" w:rsidP="00F75281">
            <w:pPr>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p w14:paraId="546DACD4" w14:textId="77777777" w:rsidR="006E6E33" w:rsidRPr="00C4121D" w:rsidRDefault="006E6E33" w:rsidP="00F75281">
            <w:pPr>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p w14:paraId="0E8C196F" w14:textId="77777777" w:rsidR="006E6E33" w:rsidRPr="00C4121D" w:rsidRDefault="006E6E33" w:rsidP="00F75281">
            <w:pPr>
              <w:ind w:firstLine="720"/>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p w14:paraId="2FB877B0" w14:textId="77777777" w:rsidR="006E6E33" w:rsidRPr="00C4121D" w:rsidRDefault="006E6E33" w:rsidP="00F75281">
            <w:pPr>
              <w:cnfStyle w:val="000000000000" w:firstRow="0" w:lastRow="0" w:firstColumn="0" w:lastColumn="0" w:oddVBand="0" w:evenVBand="0" w:oddHBand="0" w:evenHBand="0" w:firstRowFirstColumn="0" w:firstRowLastColumn="0" w:lastRowFirstColumn="0" w:lastRowLastColumn="0"/>
              <w:rPr>
                <w:rFonts w:eastAsia="Times New Roman"/>
                <w:b/>
                <w:bCs/>
                <w:sz w:val="18"/>
                <w:szCs w:val="18"/>
              </w:rPr>
            </w:pPr>
          </w:p>
        </w:tc>
        <w:tc>
          <w:tcPr>
            <w:tcW w:w="3548" w:type="dxa"/>
            <w:tcBorders>
              <w:top w:val="single" w:sz="12" w:space="0" w:color="auto"/>
            </w:tcBorders>
            <w:noWrap/>
            <w:hideMark/>
          </w:tcPr>
          <w:p w14:paraId="52D475E6"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 xml:space="preserve">Share of households in lowest household </w:t>
            </w:r>
          </w:p>
          <w:p w14:paraId="3BBBE607"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come quintile at national level</w:t>
            </w:r>
          </w:p>
        </w:tc>
        <w:tc>
          <w:tcPr>
            <w:tcW w:w="1289" w:type="dxa"/>
            <w:tcBorders>
              <w:top w:val="single" w:sz="12" w:space="0" w:color="auto"/>
            </w:tcBorders>
            <w:noWrap/>
            <w:hideMark/>
          </w:tcPr>
          <w:p w14:paraId="32745C7B"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7 (0.02)</w:t>
            </w:r>
          </w:p>
        </w:tc>
        <w:tc>
          <w:tcPr>
            <w:tcW w:w="1290" w:type="dxa"/>
            <w:tcBorders>
              <w:top w:val="single" w:sz="12" w:space="0" w:color="auto"/>
            </w:tcBorders>
            <w:noWrap/>
            <w:hideMark/>
          </w:tcPr>
          <w:p w14:paraId="350CAE88"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6 (0.02)</w:t>
            </w:r>
          </w:p>
        </w:tc>
        <w:tc>
          <w:tcPr>
            <w:tcW w:w="1290" w:type="dxa"/>
            <w:tcBorders>
              <w:top w:val="single" w:sz="12" w:space="0" w:color="auto"/>
            </w:tcBorders>
            <w:noWrap/>
            <w:hideMark/>
          </w:tcPr>
          <w:p w14:paraId="429054B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7 (0.02)</w:t>
            </w:r>
          </w:p>
        </w:tc>
        <w:tc>
          <w:tcPr>
            <w:tcW w:w="1290" w:type="dxa"/>
            <w:tcBorders>
              <w:top w:val="single" w:sz="12" w:space="0" w:color="auto"/>
              <w:right w:val="double" w:sz="4" w:space="0" w:color="auto"/>
            </w:tcBorders>
            <w:noWrap/>
            <w:hideMark/>
          </w:tcPr>
          <w:p w14:paraId="360E20D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9 (0.03)</w:t>
            </w:r>
          </w:p>
        </w:tc>
        <w:tc>
          <w:tcPr>
            <w:tcW w:w="1290" w:type="dxa"/>
            <w:tcBorders>
              <w:top w:val="single" w:sz="12" w:space="0" w:color="auto"/>
              <w:left w:val="double" w:sz="4" w:space="0" w:color="auto"/>
              <w:right w:val="nil"/>
            </w:tcBorders>
            <w:noWrap/>
            <w:hideMark/>
          </w:tcPr>
          <w:p w14:paraId="570E61FF"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17 (0.02)</w:t>
            </w:r>
          </w:p>
        </w:tc>
      </w:tr>
      <w:tr w:rsidR="006E6E33" w:rsidRPr="00A45805" w14:paraId="5777B3F3"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7D0948B"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47DF7CFA"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noWrap/>
            <w:hideMark/>
          </w:tcPr>
          <w:p w14:paraId="63CA4C8C"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Share of households in median household</w:t>
            </w:r>
          </w:p>
          <w:p w14:paraId="62E78CD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come quintile at national level</w:t>
            </w:r>
          </w:p>
        </w:tc>
        <w:tc>
          <w:tcPr>
            <w:tcW w:w="1289" w:type="dxa"/>
            <w:noWrap/>
            <w:hideMark/>
          </w:tcPr>
          <w:p w14:paraId="6814241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1 (0.02)</w:t>
            </w:r>
          </w:p>
        </w:tc>
        <w:tc>
          <w:tcPr>
            <w:tcW w:w="1290" w:type="dxa"/>
            <w:noWrap/>
            <w:hideMark/>
          </w:tcPr>
          <w:p w14:paraId="67B8B74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2 (0.02)</w:t>
            </w:r>
          </w:p>
        </w:tc>
        <w:tc>
          <w:tcPr>
            <w:tcW w:w="1290" w:type="dxa"/>
            <w:noWrap/>
            <w:hideMark/>
          </w:tcPr>
          <w:p w14:paraId="345D135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3 (0.02)</w:t>
            </w:r>
          </w:p>
        </w:tc>
        <w:tc>
          <w:tcPr>
            <w:tcW w:w="1290" w:type="dxa"/>
            <w:tcBorders>
              <w:right w:val="double" w:sz="4" w:space="0" w:color="auto"/>
            </w:tcBorders>
            <w:noWrap/>
            <w:hideMark/>
          </w:tcPr>
          <w:p w14:paraId="71BBA89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2 (0.02)</w:t>
            </w:r>
          </w:p>
        </w:tc>
        <w:tc>
          <w:tcPr>
            <w:tcW w:w="1290" w:type="dxa"/>
            <w:tcBorders>
              <w:left w:val="double" w:sz="4" w:space="0" w:color="auto"/>
              <w:right w:val="nil"/>
            </w:tcBorders>
            <w:noWrap/>
            <w:hideMark/>
          </w:tcPr>
          <w:p w14:paraId="473F038B"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22 (0.02)</w:t>
            </w:r>
          </w:p>
        </w:tc>
      </w:tr>
      <w:tr w:rsidR="006E6E33" w:rsidRPr="00A45805" w14:paraId="0B9B33D7"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3F63EB"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68E904C3"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noWrap/>
            <w:hideMark/>
          </w:tcPr>
          <w:p w14:paraId="4E68973D"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 xml:space="preserve">Share of households in top household </w:t>
            </w:r>
          </w:p>
          <w:p w14:paraId="1D7ED64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come quintile at national level</w:t>
            </w:r>
          </w:p>
        </w:tc>
        <w:tc>
          <w:tcPr>
            <w:tcW w:w="1289" w:type="dxa"/>
            <w:noWrap/>
            <w:hideMark/>
          </w:tcPr>
          <w:p w14:paraId="25F02B54"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4 (0.07)</w:t>
            </w:r>
          </w:p>
        </w:tc>
        <w:tc>
          <w:tcPr>
            <w:tcW w:w="1290" w:type="dxa"/>
            <w:noWrap/>
            <w:hideMark/>
          </w:tcPr>
          <w:p w14:paraId="09BB09D0"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 xml:space="preserve">0.17 (0.05) </w:t>
            </w:r>
          </w:p>
        </w:tc>
        <w:tc>
          <w:tcPr>
            <w:tcW w:w="1290" w:type="dxa"/>
            <w:noWrap/>
            <w:hideMark/>
          </w:tcPr>
          <w:p w14:paraId="6774314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7 (0.05)</w:t>
            </w:r>
          </w:p>
        </w:tc>
        <w:tc>
          <w:tcPr>
            <w:tcW w:w="1290" w:type="dxa"/>
            <w:tcBorders>
              <w:right w:val="double" w:sz="4" w:space="0" w:color="auto"/>
            </w:tcBorders>
            <w:noWrap/>
            <w:hideMark/>
          </w:tcPr>
          <w:p w14:paraId="6F942E69"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4 (0.04)</w:t>
            </w:r>
          </w:p>
        </w:tc>
        <w:tc>
          <w:tcPr>
            <w:tcW w:w="1290" w:type="dxa"/>
            <w:tcBorders>
              <w:left w:val="double" w:sz="4" w:space="0" w:color="auto"/>
              <w:right w:val="nil"/>
            </w:tcBorders>
            <w:noWrap/>
            <w:hideMark/>
          </w:tcPr>
          <w:p w14:paraId="22C57160"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19 (0.07)</w:t>
            </w:r>
          </w:p>
        </w:tc>
      </w:tr>
      <w:tr w:rsidR="006E6E33" w:rsidRPr="00A45805" w14:paraId="5FBE9794"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C2068EA" w14:textId="77777777" w:rsidR="006E6E33" w:rsidRPr="0042659C" w:rsidRDefault="006E6E33" w:rsidP="00F75281">
            <w:pPr>
              <w:widowControl/>
              <w:wordWrap/>
              <w:autoSpaceDE/>
              <w:autoSpaceDN/>
              <w:rPr>
                <w:rFonts w:eastAsia="Times New Roman"/>
                <w:b w:val="0"/>
                <w:bCs w:val="0"/>
                <w:color w:val="000000"/>
              </w:rPr>
            </w:pPr>
          </w:p>
        </w:tc>
        <w:tc>
          <w:tcPr>
            <w:tcW w:w="1986" w:type="dxa"/>
            <w:vMerge w:val="restart"/>
            <w:noWrap/>
            <w:hideMark/>
          </w:tcPr>
          <w:p w14:paraId="6265C07B"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Education and skills</w:t>
            </w:r>
          </w:p>
        </w:tc>
        <w:tc>
          <w:tcPr>
            <w:tcW w:w="3548" w:type="dxa"/>
            <w:noWrap/>
            <w:hideMark/>
          </w:tcPr>
          <w:p w14:paraId="749628F7"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with no qualifications</w:t>
            </w:r>
          </w:p>
        </w:tc>
        <w:tc>
          <w:tcPr>
            <w:tcW w:w="1289" w:type="dxa"/>
            <w:noWrap/>
            <w:hideMark/>
          </w:tcPr>
          <w:p w14:paraId="3FAE765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9 (0.05)</w:t>
            </w:r>
          </w:p>
        </w:tc>
        <w:tc>
          <w:tcPr>
            <w:tcW w:w="1290" w:type="dxa"/>
            <w:noWrap/>
            <w:hideMark/>
          </w:tcPr>
          <w:p w14:paraId="22FF46D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1 (0.04)</w:t>
            </w:r>
          </w:p>
        </w:tc>
        <w:tc>
          <w:tcPr>
            <w:tcW w:w="1290" w:type="dxa"/>
            <w:noWrap/>
            <w:hideMark/>
          </w:tcPr>
          <w:p w14:paraId="364C9DE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4 (0.04)</w:t>
            </w:r>
          </w:p>
        </w:tc>
        <w:tc>
          <w:tcPr>
            <w:tcW w:w="1290" w:type="dxa"/>
            <w:tcBorders>
              <w:right w:val="double" w:sz="4" w:space="0" w:color="auto"/>
            </w:tcBorders>
            <w:noWrap/>
            <w:hideMark/>
          </w:tcPr>
          <w:p w14:paraId="3451DEC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5 (0.05)</w:t>
            </w:r>
          </w:p>
        </w:tc>
        <w:tc>
          <w:tcPr>
            <w:tcW w:w="1290" w:type="dxa"/>
            <w:tcBorders>
              <w:left w:val="double" w:sz="4" w:space="0" w:color="auto"/>
              <w:right w:val="nil"/>
            </w:tcBorders>
            <w:noWrap/>
            <w:hideMark/>
          </w:tcPr>
          <w:p w14:paraId="43DBBBC0"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22 (0.05)</w:t>
            </w:r>
          </w:p>
        </w:tc>
      </w:tr>
      <w:tr w:rsidR="006E6E33" w:rsidRPr="00A45805" w14:paraId="12987575"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DC9F902"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38629F5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A8694E2"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non-English speakers</w:t>
            </w:r>
          </w:p>
        </w:tc>
        <w:tc>
          <w:tcPr>
            <w:tcW w:w="1289" w:type="dxa"/>
            <w:noWrap/>
            <w:hideMark/>
          </w:tcPr>
          <w:p w14:paraId="580A6D4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1 (0.12)</w:t>
            </w:r>
          </w:p>
        </w:tc>
        <w:tc>
          <w:tcPr>
            <w:tcW w:w="1290" w:type="dxa"/>
            <w:noWrap/>
            <w:hideMark/>
          </w:tcPr>
          <w:p w14:paraId="230E379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7 (0.07)</w:t>
            </w:r>
          </w:p>
        </w:tc>
        <w:tc>
          <w:tcPr>
            <w:tcW w:w="1290" w:type="dxa"/>
            <w:noWrap/>
            <w:hideMark/>
          </w:tcPr>
          <w:p w14:paraId="7376B786"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4 (0.04)</w:t>
            </w:r>
          </w:p>
        </w:tc>
        <w:tc>
          <w:tcPr>
            <w:tcW w:w="1290" w:type="dxa"/>
            <w:tcBorders>
              <w:right w:val="double" w:sz="4" w:space="0" w:color="auto"/>
            </w:tcBorders>
            <w:noWrap/>
            <w:hideMark/>
          </w:tcPr>
          <w:p w14:paraId="2C6B879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6 (0.05)</w:t>
            </w:r>
          </w:p>
        </w:tc>
        <w:tc>
          <w:tcPr>
            <w:tcW w:w="1290" w:type="dxa"/>
            <w:tcBorders>
              <w:left w:val="double" w:sz="4" w:space="0" w:color="auto"/>
              <w:right w:val="nil"/>
            </w:tcBorders>
            <w:noWrap/>
            <w:hideMark/>
          </w:tcPr>
          <w:p w14:paraId="343C912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6 (0.07)</w:t>
            </w:r>
          </w:p>
        </w:tc>
      </w:tr>
      <w:tr w:rsidR="006E6E33" w:rsidRPr="00A45805" w14:paraId="0BFDDA68"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DDED481" w14:textId="77777777" w:rsidR="006E6E33" w:rsidRPr="0042659C" w:rsidRDefault="006E6E33" w:rsidP="00F75281">
            <w:pPr>
              <w:widowControl/>
              <w:wordWrap/>
              <w:autoSpaceDE/>
              <w:autoSpaceDN/>
              <w:rPr>
                <w:rFonts w:eastAsia="Times New Roman"/>
                <w:b w:val="0"/>
                <w:bCs w:val="0"/>
                <w:color w:val="000000"/>
              </w:rPr>
            </w:pPr>
          </w:p>
        </w:tc>
        <w:tc>
          <w:tcPr>
            <w:tcW w:w="1986" w:type="dxa"/>
            <w:vMerge w:val="restart"/>
            <w:noWrap/>
            <w:hideMark/>
          </w:tcPr>
          <w:p w14:paraId="688B523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Occupation</w:t>
            </w:r>
          </w:p>
        </w:tc>
        <w:tc>
          <w:tcPr>
            <w:tcW w:w="3548" w:type="dxa"/>
            <w:noWrap/>
            <w:hideMark/>
          </w:tcPr>
          <w:p w14:paraId="43DF1E9E"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Social Grade AB </w:t>
            </w:r>
          </w:p>
          <w:p w14:paraId="61A6642B"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w:t>
            </w:r>
            <w:proofErr w:type="gramStart"/>
            <w:r w:rsidRPr="0042659C">
              <w:rPr>
                <w:rFonts w:eastAsia="Times New Roman"/>
                <w:color w:val="000000"/>
                <w:sz w:val="18"/>
                <w:szCs w:val="18"/>
              </w:rPr>
              <w:t>upper</w:t>
            </w:r>
            <w:proofErr w:type="gramEnd"/>
            <w:r w:rsidRPr="0042659C">
              <w:rPr>
                <w:rFonts w:eastAsia="Times New Roman"/>
                <w:color w:val="000000"/>
                <w:sz w:val="18"/>
                <w:szCs w:val="18"/>
              </w:rPr>
              <w:t xml:space="preserve"> middle class)</w:t>
            </w:r>
          </w:p>
        </w:tc>
        <w:tc>
          <w:tcPr>
            <w:tcW w:w="1289" w:type="dxa"/>
            <w:noWrap/>
            <w:hideMark/>
          </w:tcPr>
          <w:p w14:paraId="475DBE7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7 (0.07)</w:t>
            </w:r>
          </w:p>
        </w:tc>
        <w:tc>
          <w:tcPr>
            <w:tcW w:w="1290" w:type="dxa"/>
            <w:noWrap/>
            <w:hideMark/>
          </w:tcPr>
          <w:p w14:paraId="72614DF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5 (0.07)</w:t>
            </w:r>
          </w:p>
        </w:tc>
        <w:tc>
          <w:tcPr>
            <w:tcW w:w="1290" w:type="dxa"/>
            <w:noWrap/>
            <w:hideMark/>
          </w:tcPr>
          <w:p w14:paraId="19FA1D4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 (0.06)</w:t>
            </w:r>
          </w:p>
        </w:tc>
        <w:tc>
          <w:tcPr>
            <w:tcW w:w="1290" w:type="dxa"/>
            <w:tcBorders>
              <w:right w:val="double" w:sz="4" w:space="0" w:color="auto"/>
            </w:tcBorders>
            <w:noWrap/>
            <w:hideMark/>
          </w:tcPr>
          <w:p w14:paraId="2B413CE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7 (0.05)</w:t>
            </w:r>
          </w:p>
        </w:tc>
        <w:tc>
          <w:tcPr>
            <w:tcW w:w="1290" w:type="dxa"/>
            <w:tcBorders>
              <w:left w:val="double" w:sz="4" w:space="0" w:color="auto"/>
              <w:right w:val="nil"/>
            </w:tcBorders>
            <w:noWrap/>
            <w:hideMark/>
          </w:tcPr>
          <w:p w14:paraId="00CB22AC"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32 (0.07)</w:t>
            </w:r>
          </w:p>
        </w:tc>
      </w:tr>
      <w:tr w:rsidR="006E6E33" w:rsidRPr="00A45805" w14:paraId="5A74DEE2"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4B08AEC"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23CE351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noWrap/>
            <w:hideMark/>
          </w:tcPr>
          <w:p w14:paraId="38D8BCF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 xml:space="preserve">Share of Social Grade C1 </w:t>
            </w:r>
          </w:p>
          <w:p w14:paraId="6DD72C7B"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w:t>
            </w:r>
            <w:proofErr w:type="gramStart"/>
            <w:r w:rsidRPr="00C4121D">
              <w:rPr>
                <w:rFonts w:eastAsia="Times New Roman"/>
                <w:b/>
                <w:bCs/>
                <w:color w:val="000000"/>
                <w:sz w:val="18"/>
                <w:szCs w:val="18"/>
              </w:rPr>
              <w:t>lower</w:t>
            </w:r>
            <w:proofErr w:type="gramEnd"/>
            <w:r w:rsidRPr="00C4121D">
              <w:rPr>
                <w:rFonts w:eastAsia="Times New Roman"/>
                <w:b/>
                <w:bCs/>
                <w:color w:val="000000"/>
                <w:sz w:val="18"/>
                <w:szCs w:val="18"/>
              </w:rPr>
              <w:t xml:space="preserve"> middle class)</w:t>
            </w:r>
          </w:p>
        </w:tc>
        <w:tc>
          <w:tcPr>
            <w:tcW w:w="1289" w:type="dxa"/>
            <w:noWrap/>
            <w:hideMark/>
          </w:tcPr>
          <w:p w14:paraId="72D268D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3 (0.04)</w:t>
            </w:r>
          </w:p>
        </w:tc>
        <w:tc>
          <w:tcPr>
            <w:tcW w:w="1290" w:type="dxa"/>
            <w:noWrap/>
            <w:hideMark/>
          </w:tcPr>
          <w:p w14:paraId="0D0DBBA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4 (0.03)</w:t>
            </w:r>
          </w:p>
        </w:tc>
        <w:tc>
          <w:tcPr>
            <w:tcW w:w="1290" w:type="dxa"/>
            <w:noWrap/>
            <w:hideMark/>
          </w:tcPr>
          <w:p w14:paraId="62E3E52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3 (0.03)</w:t>
            </w:r>
          </w:p>
        </w:tc>
        <w:tc>
          <w:tcPr>
            <w:tcW w:w="1290" w:type="dxa"/>
            <w:tcBorders>
              <w:right w:val="double" w:sz="4" w:space="0" w:color="auto"/>
            </w:tcBorders>
            <w:noWrap/>
            <w:hideMark/>
          </w:tcPr>
          <w:p w14:paraId="5BDA146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1 (0.03)</w:t>
            </w:r>
          </w:p>
        </w:tc>
        <w:tc>
          <w:tcPr>
            <w:tcW w:w="1290" w:type="dxa"/>
            <w:tcBorders>
              <w:left w:val="double" w:sz="4" w:space="0" w:color="auto"/>
              <w:right w:val="nil"/>
            </w:tcBorders>
            <w:noWrap/>
            <w:hideMark/>
          </w:tcPr>
          <w:p w14:paraId="584E99F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23 (0.03)</w:t>
            </w:r>
          </w:p>
        </w:tc>
      </w:tr>
      <w:tr w:rsidR="006E6E33" w:rsidRPr="00A45805" w14:paraId="0D8A6EFD"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0977B9D"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5E6E0502"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noWrap/>
            <w:hideMark/>
          </w:tcPr>
          <w:p w14:paraId="3DC308CD"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Social Grade C2 </w:t>
            </w:r>
          </w:p>
          <w:p w14:paraId="7E356999"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w:t>
            </w:r>
            <w:proofErr w:type="gramStart"/>
            <w:r w:rsidRPr="0042659C">
              <w:rPr>
                <w:rFonts w:eastAsia="Times New Roman"/>
                <w:color w:val="000000"/>
                <w:sz w:val="18"/>
                <w:szCs w:val="18"/>
              </w:rPr>
              <w:t>skilled</w:t>
            </w:r>
            <w:proofErr w:type="gramEnd"/>
            <w:r w:rsidRPr="0042659C">
              <w:rPr>
                <w:rFonts w:eastAsia="Times New Roman"/>
                <w:color w:val="000000"/>
                <w:sz w:val="18"/>
                <w:szCs w:val="18"/>
              </w:rPr>
              <w:t xml:space="preserve"> working class)</w:t>
            </w:r>
          </w:p>
        </w:tc>
        <w:tc>
          <w:tcPr>
            <w:tcW w:w="1289" w:type="dxa"/>
            <w:noWrap/>
            <w:hideMark/>
          </w:tcPr>
          <w:p w14:paraId="62211D9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8 (0.05)</w:t>
            </w:r>
          </w:p>
        </w:tc>
        <w:tc>
          <w:tcPr>
            <w:tcW w:w="1290" w:type="dxa"/>
            <w:noWrap/>
            <w:hideMark/>
          </w:tcPr>
          <w:p w14:paraId="2B786825"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 (0.04)</w:t>
            </w:r>
          </w:p>
        </w:tc>
        <w:tc>
          <w:tcPr>
            <w:tcW w:w="1290" w:type="dxa"/>
            <w:noWrap/>
            <w:hideMark/>
          </w:tcPr>
          <w:p w14:paraId="454021D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3 (0.03)</w:t>
            </w:r>
          </w:p>
        </w:tc>
        <w:tc>
          <w:tcPr>
            <w:tcW w:w="1290" w:type="dxa"/>
            <w:tcBorders>
              <w:right w:val="double" w:sz="4" w:space="0" w:color="auto"/>
            </w:tcBorders>
            <w:noWrap/>
            <w:hideMark/>
          </w:tcPr>
          <w:p w14:paraId="485E289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3 (0.03)</w:t>
            </w:r>
          </w:p>
        </w:tc>
        <w:tc>
          <w:tcPr>
            <w:tcW w:w="1290" w:type="dxa"/>
            <w:tcBorders>
              <w:left w:val="double" w:sz="4" w:space="0" w:color="auto"/>
              <w:right w:val="nil"/>
            </w:tcBorders>
            <w:noWrap/>
            <w:hideMark/>
          </w:tcPr>
          <w:p w14:paraId="5F48F92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21 (0.04)</w:t>
            </w:r>
          </w:p>
        </w:tc>
      </w:tr>
      <w:tr w:rsidR="006E6E33" w:rsidRPr="00A45805" w14:paraId="4BB58C8E"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2D08707"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64D8C3F9"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noWrap/>
            <w:hideMark/>
          </w:tcPr>
          <w:p w14:paraId="6AE31CA5"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Social Grade DE </w:t>
            </w:r>
          </w:p>
          <w:p w14:paraId="25CEC314"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emi-skilled working class and non-working)</w:t>
            </w:r>
          </w:p>
        </w:tc>
        <w:tc>
          <w:tcPr>
            <w:tcW w:w="1289" w:type="dxa"/>
            <w:noWrap/>
            <w:hideMark/>
          </w:tcPr>
          <w:p w14:paraId="081EA7B7"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4)</w:t>
            </w:r>
          </w:p>
        </w:tc>
        <w:tc>
          <w:tcPr>
            <w:tcW w:w="1290" w:type="dxa"/>
            <w:noWrap/>
            <w:hideMark/>
          </w:tcPr>
          <w:p w14:paraId="1B14DBF8"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4)</w:t>
            </w:r>
          </w:p>
        </w:tc>
        <w:tc>
          <w:tcPr>
            <w:tcW w:w="1290" w:type="dxa"/>
            <w:noWrap/>
            <w:hideMark/>
          </w:tcPr>
          <w:p w14:paraId="0A476D5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6 (0.04)</w:t>
            </w:r>
          </w:p>
        </w:tc>
        <w:tc>
          <w:tcPr>
            <w:tcW w:w="1290" w:type="dxa"/>
            <w:tcBorders>
              <w:right w:val="double" w:sz="4" w:space="0" w:color="auto"/>
            </w:tcBorders>
            <w:noWrap/>
            <w:hideMark/>
          </w:tcPr>
          <w:p w14:paraId="7139AD6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9 (0.05)</w:t>
            </w:r>
          </w:p>
        </w:tc>
        <w:tc>
          <w:tcPr>
            <w:tcW w:w="1290" w:type="dxa"/>
            <w:tcBorders>
              <w:left w:val="double" w:sz="4" w:space="0" w:color="auto"/>
              <w:right w:val="nil"/>
            </w:tcBorders>
            <w:noWrap/>
            <w:hideMark/>
          </w:tcPr>
          <w:p w14:paraId="4CBEB86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16 (0.05)</w:t>
            </w:r>
          </w:p>
        </w:tc>
      </w:tr>
      <w:tr w:rsidR="006E6E33" w:rsidRPr="00A45805" w14:paraId="58248AB0"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EDDF975" w14:textId="77777777" w:rsidR="006E6E33" w:rsidRPr="0042659C" w:rsidRDefault="006E6E33" w:rsidP="00F75281">
            <w:pPr>
              <w:widowControl/>
              <w:wordWrap/>
              <w:autoSpaceDE/>
              <w:autoSpaceDN/>
              <w:rPr>
                <w:rFonts w:eastAsia="Times New Roman"/>
                <w:b w:val="0"/>
                <w:bCs w:val="0"/>
                <w:color w:val="000000"/>
              </w:rPr>
            </w:pPr>
          </w:p>
        </w:tc>
        <w:tc>
          <w:tcPr>
            <w:tcW w:w="1986" w:type="dxa"/>
            <w:vMerge w:val="restart"/>
            <w:noWrap/>
            <w:hideMark/>
          </w:tcPr>
          <w:p w14:paraId="74B7B71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Housing type</w:t>
            </w:r>
          </w:p>
        </w:tc>
        <w:tc>
          <w:tcPr>
            <w:tcW w:w="3548" w:type="dxa"/>
            <w:noWrap/>
            <w:hideMark/>
          </w:tcPr>
          <w:p w14:paraId="46F9144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social rented housing</w:t>
            </w:r>
          </w:p>
        </w:tc>
        <w:tc>
          <w:tcPr>
            <w:tcW w:w="1289" w:type="dxa"/>
            <w:noWrap/>
            <w:hideMark/>
          </w:tcPr>
          <w:p w14:paraId="5C8ABBF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8 (0.09)</w:t>
            </w:r>
          </w:p>
        </w:tc>
        <w:tc>
          <w:tcPr>
            <w:tcW w:w="1290" w:type="dxa"/>
            <w:noWrap/>
            <w:hideMark/>
          </w:tcPr>
          <w:p w14:paraId="515A792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5 (0.06)</w:t>
            </w:r>
          </w:p>
        </w:tc>
        <w:tc>
          <w:tcPr>
            <w:tcW w:w="1290" w:type="dxa"/>
            <w:noWrap/>
            <w:hideMark/>
          </w:tcPr>
          <w:p w14:paraId="16E5C4E0"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5 (0.05)</w:t>
            </w:r>
          </w:p>
        </w:tc>
        <w:tc>
          <w:tcPr>
            <w:tcW w:w="1290" w:type="dxa"/>
            <w:tcBorders>
              <w:right w:val="double" w:sz="4" w:space="0" w:color="auto"/>
            </w:tcBorders>
            <w:noWrap/>
            <w:hideMark/>
          </w:tcPr>
          <w:p w14:paraId="07BE8FB5"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8 (0.06)</w:t>
            </w:r>
          </w:p>
        </w:tc>
        <w:tc>
          <w:tcPr>
            <w:tcW w:w="1290" w:type="dxa"/>
            <w:tcBorders>
              <w:left w:val="double" w:sz="4" w:space="0" w:color="auto"/>
              <w:right w:val="nil"/>
            </w:tcBorders>
            <w:noWrap/>
            <w:hideMark/>
          </w:tcPr>
          <w:p w14:paraId="349BCD6C"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16 (0.06)</w:t>
            </w:r>
          </w:p>
        </w:tc>
      </w:tr>
      <w:tr w:rsidR="006E6E33" w:rsidRPr="00A45805" w14:paraId="29613D89"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0CE975B5" w14:textId="77777777" w:rsidR="006E6E33" w:rsidRPr="0042659C" w:rsidRDefault="006E6E33" w:rsidP="00F75281">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73554637"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2973A54B"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Share of dwellings with ≥3 bedrooms</w:t>
            </w:r>
          </w:p>
        </w:tc>
        <w:tc>
          <w:tcPr>
            <w:tcW w:w="1289" w:type="dxa"/>
            <w:tcBorders>
              <w:bottom w:val="single" w:sz="4" w:space="0" w:color="auto"/>
            </w:tcBorders>
            <w:noWrap/>
            <w:hideMark/>
          </w:tcPr>
          <w:p w14:paraId="5498E4B8"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56 (0.15)</w:t>
            </w:r>
          </w:p>
        </w:tc>
        <w:tc>
          <w:tcPr>
            <w:tcW w:w="1290" w:type="dxa"/>
            <w:tcBorders>
              <w:bottom w:val="single" w:sz="4" w:space="0" w:color="auto"/>
            </w:tcBorders>
            <w:noWrap/>
            <w:hideMark/>
          </w:tcPr>
          <w:p w14:paraId="088B42B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63 (0.07)</w:t>
            </w:r>
          </w:p>
        </w:tc>
        <w:tc>
          <w:tcPr>
            <w:tcW w:w="1290" w:type="dxa"/>
            <w:tcBorders>
              <w:bottom w:val="single" w:sz="4" w:space="0" w:color="auto"/>
            </w:tcBorders>
            <w:noWrap/>
            <w:hideMark/>
          </w:tcPr>
          <w:p w14:paraId="618AE7C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65 (0.06)</w:t>
            </w:r>
          </w:p>
        </w:tc>
        <w:tc>
          <w:tcPr>
            <w:tcW w:w="1290" w:type="dxa"/>
            <w:tcBorders>
              <w:bottom w:val="single" w:sz="4" w:space="0" w:color="auto"/>
              <w:right w:val="double" w:sz="4" w:space="0" w:color="auto"/>
            </w:tcBorders>
            <w:noWrap/>
            <w:hideMark/>
          </w:tcPr>
          <w:p w14:paraId="28E9B45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6 (0.06)</w:t>
            </w:r>
          </w:p>
        </w:tc>
        <w:tc>
          <w:tcPr>
            <w:tcW w:w="1290" w:type="dxa"/>
            <w:tcBorders>
              <w:left w:val="double" w:sz="4" w:space="0" w:color="auto"/>
              <w:bottom w:val="single" w:sz="4" w:space="0" w:color="auto"/>
              <w:right w:val="nil"/>
            </w:tcBorders>
            <w:noWrap/>
            <w:hideMark/>
          </w:tcPr>
          <w:p w14:paraId="28B7AC7F"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62 (0.09)</w:t>
            </w:r>
          </w:p>
        </w:tc>
      </w:tr>
      <w:tr w:rsidR="006E6E33" w:rsidRPr="00A45805" w14:paraId="765D98B7"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1282697E" w14:textId="77777777" w:rsidR="006E6E33" w:rsidRPr="00C4121D" w:rsidRDefault="006E6E33" w:rsidP="00F75281">
            <w:pPr>
              <w:widowControl/>
              <w:wordWrap/>
              <w:autoSpaceDE/>
              <w:autoSpaceDN/>
              <w:rPr>
                <w:rFonts w:eastAsia="Times New Roman"/>
                <w:color w:val="000000"/>
              </w:rPr>
            </w:pPr>
            <w:r w:rsidRPr="00C4121D">
              <w:rPr>
                <w:rFonts w:eastAsia="Times New Roman"/>
                <w:color w:val="000000"/>
              </w:rPr>
              <w:t>Accessibility</w:t>
            </w:r>
          </w:p>
        </w:tc>
        <w:tc>
          <w:tcPr>
            <w:tcW w:w="1986" w:type="dxa"/>
            <w:tcBorders>
              <w:top w:val="single" w:sz="4" w:space="0" w:color="auto"/>
            </w:tcBorders>
            <w:noWrap/>
            <w:hideMark/>
          </w:tcPr>
          <w:p w14:paraId="3015CD82"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Residential density</w:t>
            </w:r>
          </w:p>
        </w:tc>
        <w:tc>
          <w:tcPr>
            <w:tcW w:w="3548" w:type="dxa"/>
            <w:tcBorders>
              <w:top w:val="single" w:sz="4" w:space="0" w:color="auto"/>
            </w:tcBorders>
            <w:noWrap/>
            <w:hideMark/>
          </w:tcPr>
          <w:p w14:paraId="4F79B9A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 xml:space="preserve">Resident population density </w:t>
            </w:r>
          </w:p>
          <w:p w14:paraId="0BD55707"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1,000 inhabitants per km</w:t>
            </w:r>
            <w:r w:rsidRPr="00C4121D">
              <w:rPr>
                <w:rFonts w:eastAsia="Times New Roman"/>
                <w:b/>
                <w:bCs/>
                <w:color w:val="000000"/>
                <w:sz w:val="18"/>
                <w:szCs w:val="18"/>
                <w:vertAlign w:val="superscript"/>
              </w:rPr>
              <w:t>2</w:t>
            </w:r>
            <w:r w:rsidRPr="00C4121D">
              <w:rPr>
                <w:rFonts w:eastAsia="Times New Roman"/>
                <w:b/>
                <w:bCs/>
                <w:color w:val="000000"/>
                <w:sz w:val="18"/>
                <w:szCs w:val="18"/>
              </w:rPr>
              <w:t>)</w:t>
            </w:r>
          </w:p>
        </w:tc>
        <w:tc>
          <w:tcPr>
            <w:tcW w:w="1289" w:type="dxa"/>
            <w:tcBorders>
              <w:top w:val="single" w:sz="4" w:space="0" w:color="auto"/>
            </w:tcBorders>
            <w:noWrap/>
            <w:hideMark/>
          </w:tcPr>
          <w:p w14:paraId="127862F7"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3 (0.04)</w:t>
            </w:r>
          </w:p>
        </w:tc>
        <w:tc>
          <w:tcPr>
            <w:tcW w:w="1290" w:type="dxa"/>
            <w:tcBorders>
              <w:top w:val="single" w:sz="4" w:space="0" w:color="auto"/>
            </w:tcBorders>
            <w:noWrap/>
            <w:hideMark/>
          </w:tcPr>
          <w:p w14:paraId="2F7952C8"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top w:val="single" w:sz="4" w:space="0" w:color="auto"/>
            </w:tcBorders>
            <w:noWrap/>
            <w:hideMark/>
          </w:tcPr>
          <w:p w14:paraId="5C698D3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top w:val="single" w:sz="4" w:space="0" w:color="auto"/>
              <w:right w:val="double" w:sz="4" w:space="0" w:color="auto"/>
            </w:tcBorders>
            <w:noWrap/>
            <w:hideMark/>
          </w:tcPr>
          <w:p w14:paraId="585B203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top w:val="single" w:sz="4" w:space="0" w:color="auto"/>
              <w:left w:val="double" w:sz="4" w:space="0" w:color="auto"/>
              <w:right w:val="nil"/>
            </w:tcBorders>
            <w:noWrap/>
            <w:hideMark/>
          </w:tcPr>
          <w:p w14:paraId="3AEECDE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1 (0.02)</w:t>
            </w:r>
          </w:p>
        </w:tc>
      </w:tr>
      <w:tr w:rsidR="006E6E33" w:rsidRPr="00A45805" w14:paraId="76E18064"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FB88C1A" w14:textId="77777777" w:rsidR="006E6E33" w:rsidRPr="0042659C" w:rsidRDefault="006E6E33" w:rsidP="00F75281">
            <w:pPr>
              <w:widowControl/>
              <w:wordWrap/>
              <w:autoSpaceDE/>
              <w:autoSpaceDN/>
              <w:rPr>
                <w:rFonts w:eastAsia="Times New Roman"/>
                <w:b w:val="0"/>
                <w:bCs w:val="0"/>
                <w:color w:val="000000"/>
              </w:rPr>
            </w:pPr>
          </w:p>
        </w:tc>
        <w:tc>
          <w:tcPr>
            <w:tcW w:w="1986" w:type="dxa"/>
            <w:vMerge w:val="restart"/>
            <w:noWrap/>
            <w:hideMark/>
          </w:tcPr>
          <w:p w14:paraId="65E3C9BD"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Car availability</w:t>
            </w:r>
          </w:p>
        </w:tc>
        <w:tc>
          <w:tcPr>
            <w:tcW w:w="3548" w:type="dxa"/>
            <w:noWrap/>
            <w:hideMark/>
          </w:tcPr>
          <w:p w14:paraId="6EBF4115"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households with 0 vehicle</w:t>
            </w:r>
          </w:p>
        </w:tc>
        <w:tc>
          <w:tcPr>
            <w:tcW w:w="1289" w:type="dxa"/>
            <w:noWrap/>
            <w:hideMark/>
          </w:tcPr>
          <w:p w14:paraId="3A30B246"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8 (0.19)</w:t>
            </w:r>
          </w:p>
        </w:tc>
        <w:tc>
          <w:tcPr>
            <w:tcW w:w="1290" w:type="dxa"/>
            <w:noWrap/>
            <w:hideMark/>
          </w:tcPr>
          <w:p w14:paraId="7933F3C7"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9 (0.08)</w:t>
            </w:r>
          </w:p>
        </w:tc>
        <w:tc>
          <w:tcPr>
            <w:tcW w:w="1290" w:type="dxa"/>
            <w:noWrap/>
            <w:hideMark/>
          </w:tcPr>
          <w:p w14:paraId="591C1D04"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1 (0.07)</w:t>
            </w:r>
          </w:p>
        </w:tc>
        <w:tc>
          <w:tcPr>
            <w:tcW w:w="1290" w:type="dxa"/>
            <w:tcBorders>
              <w:right w:val="double" w:sz="4" w:space="0" w:color="auto"/>
            </w:tcBorders>
            <w:noWrap/>
            <w:hideMark/>
          </w:tcPr>
          <w:p w14:paraId="269208E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7 (0.07)</w:t>
            </w:r>
          </w:p>
        </w:tc>
        <w:tc>
          <w:tcPr>
            <w:tcW w:w="1290" w:type="dxa"/>
            <w:tcBorders>
              <w:left w:val="double" w:sz="4" w:space="0" w:color="auto"/>
              <w:right w:val="nil"/>
            </w:tcBorders>
            <w:noWrap/>
            <w:hideMark/>
          </w:tcPr>
          <w:p w14:paraId="4B6B853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23 (0.11)</w:t>
            </w:r>
          </w:p>
        </w:tc>
      </w:tr>
      <w:tr w:rsidR="006E6E33" w:rsidRPr="00A45805" w14:paraId="765CF287"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4076321"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6A72CAEB"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0DF82B8"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Share of households with 1 vehicle</w:t>
            </w:r>
          </w:p>
        </w:tc>
        <w:tc>
          <w:tcPr>
            <w:tcW w:w="1289" w:type="dxa"/>
            <w:noWrap/>
            <w:hideMark/>
          </w:tcPr>
          <w:p w14:paraId="29A6B58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4 (0.04)</w:t>
            </w:r>
          </w:p>
        </w:tc>
        <w:tc>
          <w:tcPr>
            <w:tcW w:w="1290" w:type="dxa"/>
            <w:noWrap/>
            <w:hideMark/>
          </w:tcPr>
          <w:p w14:paraId="7B8E7FA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42 (0.03)</w:t>
            </w:r>
          </w:p>
        </w:tc>
        <w:tc>
          <w:tcPr>
            <w:tcW w:w="1290" w:type="dxa"/>
            <w:noWrap/>
            <w:hideMark/>
          </w:tcPr>
          <w:p w14:paraId="24C385A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42 (0.02)</w:t>
            </w:r>
          </w:p>
        </w:tc>
        <w:tc>
          <w:tcPr>
            <w:tcW w:w="1290" w:type="dxa"/>
            <w:tcBorders>
              <w:right w:val="double" w:sz="4" w:space="0" w:color="auto"/>
            </w:tcBorders>
            <w:noWrap/>
            <w:hideMark/>
          </w:tcPr>
          <w:p w14:paraId="7BEA3D3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44 (0.02)</w:t>
            </w:r>
          </w:p>
        </w:tc>
        <w:tc>
          <w:tcPr>
            <w:tcW w:w="1290" w:type="dxa"/>
            <w:tcBorders>
              <w:left w:val="double" w:sz="4" w:space="0" w:color="auto"/>
              <w:right w:val="nil"/>
            </w:tcBorders>
            <w:noWrap/>
            <w:hideMark/>
          </w:tcPr>
          <w:p w14:paraId="643C3F80"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42 (0.03)</w:t>
            </w:r>
          </w:p>
        </w:tc>
      </w:tr>
      <w:tr w:rsidR="006E6E33" w:rsidRPr="00A45805" w14:paraId="4B937AED"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6D12DDC"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01D944D7"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07329F83"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households with 2 vehicles</w:t>
            </w:r>
          </w:p>
        </w:tc>
        <w:tc>
          <w:tcPr>
            <w:tcW w:w="1289" w:type="dxa"/>
            <w:noWrap/>
            <w:hideMark/>
          </w:tcPr>
          <w:p w14:paraId="3C1E08E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4 (0.12)</w:t>
            </w:r>
          </w:p>
        </w:tc>
        <w:tc>
          <w:tcPr>
            <w:tcW w:w="1290" w:type="dxa"/>
            <w:noWrap/>
            <w:hideMark/>
          </w:tcPr>
          <w:p w14:paraId="674986F7"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9 (0.07)</w:t>
            </w:r>
          </w:p>
        </w:tc>
        <w:tc>
          <w:tcPr>
            <w:tcW w:w="1290" w:type="dxa"/>
            <w:noWrap/>
            <w:hideMark/>
          </w:tcPr>
          <w:p w14:paraId="0ACB8D99"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8 (0.05)</w:t>
            </w:r>
          </w:p>
        </w:tc>
        <w:tc>
          <w:tcPr>
            <w:tcW w:w="1290" w:type="dxa"/>
            <w:tcBorders>
              <w:right w:val="double" w:sz="4" w:space="0" w:color="auto"/>
            </w:tcBorders>
            <w:noWrap/>
            <w:hideMark/>
          </w:tcPr>
          <w:p w14:paraId="3E03CE38"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3 (0.05)</w:t>
            </w:r>
          </w:p>
        </w:tc>
        <w:tc>
          <w:tcPr>
            <w:tcW w:w="1290" w:type="dxa"/>
            <w:tcBorders>
              <w:left w:val="double" w:sz="4" w:space="0" w:color="auto"/>
              <w:right w:val="nil"/>
            </w:tcBorders>
            <w:noWrap/>
            <w:hideMark/>
          </w:tcPr>
          <w:p w14:paraId="330B178E"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27 (0.07)</w:t>
            </w:r>
          </w:p>
        </w:tc>
      </w:tr>
      <w:tr w:rsidR="006E6E33" w:rsidRPr="00A45805" w14:paraId="445A948B"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3DFB5DA"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685071A4"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1248DB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Share of households with ≥3 vehicles</w:t>
            </w:r>
          </w:p>
        </w:tc>
        <w:tc>
          <w:tcPr>
            <w:tcW w:w="1289" w:type="dxa"/>
            <w:noWrap/>
            <w:hideMark/>
          </w:tcPr>
          <w:p w14:paraId="225ECB2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2)</w:t>
            </w:r>
          </w:p>
        </w:tc>
        <w:tc>
          <w:tcPr>
            <w:tcW w:w="1290" w:type="dxa"/>
            <w:noWrap/>
            <w:hideMark/>
          </w:tcPr>
          <w:p w14:paraId="29A561A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3 (0.01)</w:t>
            </w:r>
          </w:p>
        </w:tc>
        <w:tc>
          <w:tcPr>
            <w:tcW w:w="1290" w:type="dxa"/>
            <w:noWrap/>
            <w:hideMark/>
          </w:tcPr>
          <w:p w14:paraId="48A10C0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1)</w:t>
            </w:r>
          </w:p>
        </w:tc>
        <w:tc>
          <w:tcPr>
            <w:tcW w:w="1290" w:type="dxa"/>
            <w:tcBorders>
              <w:right w:val="double" w:sz="4" w:space="0" w:color="auto"/>
            </w:tcBorders>
            <w:noWrap/>
            <w:hideMark/>
          </w:tcPr>
          <w:p w14:paraId="65565A4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left w:val="double" w:sz="4" w:space="0" w:color="auto"/>
              <w:right w:val="nil"/>
            </w:tcBorders>
            <w:noWrap/>
            <w:hideMark/>
          </w:tcPr>
          <w:p w14:paraId="3CD14BE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2 (0.01)</w:t>
            </w:r>
          </w:p>
        </w:tc>
      </w:tr>
      <w:tr w:rsidR="006E6E33" w:rsidRPr="00A45805" w14:paraId="0DB200B2"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2018358" w14:textId="77777777" w:rsidR="006E6E33" w:rsidRPr="0042659C" w:rsidRDefault="006E6E33" w:rsidP="00F75281">
            <w:pPr>
              <w:widowControl/>
              <w:wordWrap/>
              <w:autoSpaceDE/>
              <w:autoSpaceDN/>
              <w:rPr>
                <w:rFonts w:eastAsia="Times New Roman"/>
                <w:b w:val="0"/>
                <w:bCs w:val="0"/>
                <w:color w:val="000000"/>
              </w:rPr>
            </w:pPr>
          </w:p>
        </w:tc>
        <w:tc>
          <w:tcPr>
            <w:tcW w:w="1986" w:type="dxa"/>
            <w:vMerge w:val="restart"/>
            <w:hideMark/>
          </w:tcPr>
          <w:p w14:paraId="6F18A18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Clinical capacity and Allowed premises</w:t>
            </w:r>
          </w:p>
        </w:tc>
        <w:tc>
          <w:tcPr>
            <w:tcW w:w="3548" w:type="dxa"/>
            <w:noWrap/>
            <w:hideMark/>
          </w:tcPr>
          <w:p w14:paraId="1EFAB595"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Hospitals (per 1,000 inhabitants)</w:t>
            </w:r>
          </w:p>
        </w:tc>
        <w:tc>
          <w:tcPr>
            <w:tcW w:w="1289" w:type="dxa"/>
            <w:noWrap/>
            <w:hideMark/>
          </w:tcPr>
          <w:p w14:paraId="1314C550"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33 (0.2)</w:t>
            </w:r>
          </w:p>
        </w:tc>
        <w:tc>
          <w:tcPr>
            <w:tcW w:w="1290" w:type="dxa"/>
            <w:noWrap/>
            <w:hideMark/>
          </w:tcPr>
          <w:p w14:paraId="1EE239A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7 (0.11)</w:t>
            </w:r>
          </w:p>
        </w:tc>
        <w:tc>
          <w:tcPr>
            <w:tcW w:w="1290" w:type="dxa"/>
            <w:noWrap/>
            <w:hideMark/>
          </w:tcPr>
          <w:p w14:paraId="67CB4A6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9 (0.16)</w:t>
            </w:r>
          </w:p>
        </w:tc>
        <w:tc>
          <w:tcPr>
            <w:tcW w:w="1290" w:type="dxa"/>
            <w:tcBorders>
              <w:right w:val="double" w:sz="4" w:space="0" w:color="auto"/>
            </w:tcBorders>
            <w:noWrap/>
            <w:hideMark/>
          </w:tcPr>
          <w:p w14:paraId="7CF175B4"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6 (0.15)</w:t>
            </w:r>
          </w:p>
        </w:tc>
        <w:tc>
          <w:tcPr>
            <w:tcW w:w="1290" w:type="dxa"/>
            <w:tcBorders>
              <w:left w:val="double" w:sz="4" w:space="0" w:color="auto"/>
              <w:right w:val="nil"/>
            </w:tcBorders>
            <w:noWrap/>
            <w:hideMark/>
          </w:tcPr>
          <w:p w14:paraId="563D6E0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28 (0.15)</w:t>
            </w:r>
          </w:p>
        </w:tc>
      </w:tr>
      <w:tr w:rsidR="006E6E33" w:rsidRPr="00A45805" w14:paraId="01267E38"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00D16876" w14:textId="77777777" w:rsidR="006E6E33" w:rsidRPr="0042659C" w:rsidRDefault="006E6E33" w:rsidP="00F75281">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7CA12864"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tcBorders>
              <w:bottom w:val="single" w:sz="4" w:space="0" w:color="auto"/>
            </w:tcBorders>
            <w:noWrap/>
            <w:hideMark/>
          </w:tcPr>
          <w:p w14:paraId="4D978701"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arks (per 1,000 inhabitants)</w:t>
            </w:r>
          </w:p>
        </w:tc>
        <w:tc>
          <w:tcPr>
            <w:tcW w:w="1289" w:type="dxa"/>
            <w:tcBorders>
              <w:bottom w:val="single" w:sz="4" w:space="0" w:color="auto"/>
            </w:tcBorders>
            <w:noWrap/>
            <w:hideMark/>
          </w:tcPr>
          <w:p w14:paraId="49230E59"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25.5 (10.95)</w:t>
            </w:r>
          </w:p>
        </w:tc>
        <w:tc>
          <w:tcPr>
            <w:tcW w:w="1290" w:type="dxa"/>
            <w:tcBorders>
              <w:bottom w:val="single" w:sz="4" w:space="0" w:color="auto"/>
            </w:tcBorders>
            <w:noWrap/>
            <w:hideMark/>
          </w:tcPr>
          <w:p w14:paraId="60EA562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22.87 (10.32)</w:t>
            </w:r>
          </w:p>
        </w:tc>
        <w:tc>
          <w:tcPr>
            <w:tcW w:w="1290" w:type="dxa"/>
            <w:tcBorders>
              <w:bottom w:val="single" w:sz="4" w:space="0" w:color="auto"/>
            </w:tcBorders>
            <w:noWrap/>
            <w:hideMark/>
          </w:tcPr>
          <w:p w14:paraId="18F71C1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22.89 (11.82)</w:t>
            </w:r>
          </w:p>
        </w:tc>
        <w:tc>
          <w:tcPr>
            <w:tcW w:w="1290" w:type="dxa"/>
            <w:tcBorders>
              <w:bottom w:val="single" w:sz="4" w:space="0" w:color="auto"/>
              <w:right w:val="double" w:sz="4" w:space="0" w:color="auto"/>
            </w:tcBorders>
            <w:noWrap/>
            <w:hideMark/>
          </w:tcPr>
          <w:p w14:paraId="5AFE3C2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21.61 (10.54)</w:t>
            </w:r>
          </w:p>
        </w:tc>
        <w:tc>
          <w:tcPr>
            <w:tcW w:w="1290" w:type="dxa"/>
            <w:tcBorders>
              <w:left w:val="double" w:sz="4" w:space="0" w:color="auto"/>
              <w:bottom w:val="single" w:sz="4" w:space="0" w:color="auto"/>
              <w:right w:val="nil"/>
            </w:tcBorders>
            <w:noWrap/>
            <w:hideMark/>
          </w:tcPr>
          <w:p w14:paraId="6655B5A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22.97 (10.98)</w:t>
            </w:r>
          </w:p>
        </w:tc>
      </w:tr>
      <w:tr w:rsidR="006E6E33" w:rsidRPr="00A45805" w14:paraId="10DF8681"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3CC4E6D0" w14:textId="77777777" w:rsidR="006E6E33" w:rsidRPr="00C4121D" w:rsidRDefault="006E6E33" w:rsidP="00F75281">
            <w:pPr>
              <w:widowControl/>
              <w:wordWrap/>
              <w:autoSpaceDE/>
              <w:autoSpaceDN/>
              <w:rPr>
                <w:rFonts w:eastAsia="Times New Roman"/>
                <w:color w:val="000000"/>
              </w:rPr>
            </w:pPr>
            <w:r w:rsidRPr="00C4121D">
              <w:rPr>
                <w:rFonts w:eastAsia="Times New Roman"/>
                <w:color w:val="000000"/>
              </w:rPr>
              <w:t>Activity commitment</w:t>
            </w:r>
          </w:p>
        </w:tc>
        <w:tc>
          <w:tcPr>
            <w:tcW w:w="1986" w:type="dxa"/>
            <w:vMerge w:val="restart"/>
            <w:tcBorders>
              <w:top w:val="single" w:sz="4" w:space="0" w:color="auto"/>
            </w:tcBorders>
            <w:noWrap/>
            <w:hideMark/>
          </w:tcPr>
          <w:p w14:paraId="68D78371"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Economic activity</w:t>
            </w:r>
          </w:p>
        </w:tc>
        <w:tc>
          <w:tcPr>
            <w:tcW w:w="3548" w:type="dxa"/>
            <w:tcBorders>
              <w:top w:val="single" w:sz="4" w:space="0" w:color="auto"/>
            </w:tcBorders>
            <w:noWrap/>
            <w:hideMark/>
          </w:tcPr>
          <w:p w14:paraId="2EDA6F1A"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part-time workers</w:t>
            </w:r>
          </w:p>
          <w:p w14:paraId="0CE5054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in the resident population aged 16-74</w:t>
            </w:r>
          </w:p>
        </w:tc>
        <w:tc>
          <w:tcPr>
            <w:tcW w:w="1289" w:type="dxa"/>
            <w:tcBorders>
              <w:top w:val="single" w:sz="4" w:space="0" w:color="auto"/>
            </w:tcBorders>
            <w:noWrap/>
            <w:hideMark/>
          </w:tcPr>
          <w:p w14:paraId="490722B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3 (0.03)</w:t>
            </w:r>
          </w:p>
        </w:tc>
        <w:tc>
          <w:tcPr>
            <w:tcW w:w="1290" w:type="dxa"/>
            <w:tcBorders>
              <w:top w:val="single" w:sz="4" w:space="0" w:color="auto"/>
            </w:tcBorders>
            <w:noWrap/>
            <w:hideMark/>
          </w:tcPr>
          <w:p w14:paraId="31CAD437"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1)</w:t>
            </w:r>
          </w:p>
        </w:tc>
        <w:tc>
          <w:tcPr>
            <w:tcW w:w="1290" w:type="dxa"/>
            <w:tcBorders>
              <w:top w:val="single" w:sz="4" w:space="0" w:color="auto"/>
            </w:tcBorders>
            <w:noWrap/>
            <w:hideMark/>
          </w:tcPr>
          <w:p w14:paraId="4D3C1BBE"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5 (0.01)</w:t>
            </w:r>
          </w:p>
        </w:tc>
        <w:tc>
          <w:tcPr>
            <w:tcW w:w="1290" w:type="dxa"/>
            <w:tcBorders>
              <w:top w:val="single" w:sz="4" w:space="0" w:color="auto"/>
              <w:right w:val="double" w:sz="4" w:space="0" w:color="auto"/>
            </w:tcBorders>
            <w:noWrap/>
            <w:hideMark/>
          </w:tcPr>
          <w:p w14:paraId="16013918"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1)</w:t>
            </w:r>
          </w:p>
        </w:tc>
        <w:tc>
          <w:tcPr>
            <w:tcW w:w="1290" w:type="dxa"/>
            <w:tcBorders>
              <w:top w:val="single" w:sz="4" w:space="0" w:color="auto"/>
              <w:left w:val="double" w:sz="4" w:space="0" w:color="auto"/>
              <w:right w:val="nil"/>
            </w:tcBorders>
            <w:noWrap/>
            <w:hideMark/>
          </w:tcPr>
          <w:p w14:paraId="47F804DE"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14 (0.02)</w:t>
            </w:r>
          </w:p>
        </w:tc>
      </w:tr>
      <w:tr w:rsidR="006E6E33" w:rsidRPr="00A45805" w14:paraId="62C514DC"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A37ABC6"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74C5AB82"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E519F99"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full-time worker </w:t>
            </w:r>
          </w:p>
          <w:p w14:paraId="7C6496B5"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in the resident population aged 16-74</w:t>
            </w:r>
          </w:p>
        </w:tc>
        <w:tc>
          <w:tcPr>
            <w:tcW w:w="1289" w:type="dxa"/>
            <w:noWrap/>
            <w:hideMark/>
          </w:tcPr>
          <w:p w14:paraId="39F68DB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9 (0.04)</w:t>
            </w:r>
          </w:p>
        </w:tc>
        <w:tc>
          <w:tcPr>
            <w:tcW w:w="1290" w:type="dxa"/>
            <w:noWrap/>
            <w:hideMark/>
          </w:tcPr>
          <w:p w14:paraId="42A6CDE4"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4 (0.04)</w:t>
            </w:r>
          </w:p>
        </w:tc>
        <w:tc>
          <w:tcPr>
            <w:tcW w:w="1290" w:type="dxa"/>
            <w:noWrap/>
            <w:hideMark/>
          </w:tcPr>
          <w:p w14:paraId="143570B5"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9 (0.03)</w:t>
            </w:r>
          </w:p>
        </w:tc>
        <w:tc>
          <w:tcPr>
            <w:tcW w:w="1290" w:type="dxa"/>
            <w:tcBorders>
              <w:right w:val="double" w:sz="4" w:space="0" w:color="auto"/>
            </w:tcBorders>
            <w:noWrap/>
            <w:hideMark/>
          </w:tcPr>
          <w:p w14:paraId="6131912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8 (0.04)</w:t>
            </w:r>
          </w:p>
        </w:tc>
        <w:tc>
          <w:tcPr>
            <w:tcW w:w="1290" w:type="dxa"/>
            <w:tcBorders>
              <w:left w:val="double" w:sz="4" w:space="0" w:color="auto"/>
              <w:right w:val="nil"/>
            </w:tcBorders>
            <w:noWrap/>
            <w:hideMark/>
          </w:tcPr>
          <w:p w14:paraId="459AE80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39 (0.04)</w:t>
            </w:r>
          </w:p>
        </w:tc>
      </w:tr>
      <w:tr w:rsidR="006E6E33" w:rsidRPr="00A45805" w14:paraId="71353F14"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DBE2978" w14:textId="77777777" w:rsidR="006E6E33" w:rsidRPr="0042659C" w:rsidRDefault="006E6E33" w:rsidP="00F75281">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4349A98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7BF86338"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Share of self-employed workers</w:t>
            </w:r>
          </w:p>
          <w:p w14:paraId="030365B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 the resident population aged 16-74</w:t>
            </w:r>
          </w:p>
        </w:tc>
        <w:tc>
          <w:tcPr>
            <w:tcW w:w="1289" w:type="dxa"/>
            <w:tcBorders>
              <w:bottom w:val="single" w:sz="4" w:space="0" w:color="auto"/>
            </w:tcBorders>
            <w:noWrap/>
            <w:hideMark/>
          </w:tcPr>
          <w:p w14:paraId="3462CA0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3 (0.02)</w:t>
            </w:r>
          </w:p>
        </w:tc>
        <w:tc>
          <w:tcPr>
            <w:tcW w:w="1290" w:type="dxa"/>
            <w:tcBorders>
              <w:bottom w:val="single" w:sz="4" w:space="0" w:color="auto"/>
            </w:tcBorders>
            <w:noWrap/>
            <w:hideMark/>
          </w:tcPr>
          <w:p w14:paraId="4CECEAC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1 (0.02)</w:t>
            </w:r>
          </w:p>
        </w:tc>
        <w:tc>
          <w:tcPr>
            <w:tcW w:w="1290" w:type="dxa"/>
            <w:tcBorders>
              <w:bottom w:val="single" w:sz="4" w:space="0" w:color="auto"/>
            </w:tcBorders>
            <w:noWrap/>
            <w:hideMark/>
          </w:tcPr>
          <w:p w14:paraId="37F881C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 (0.02)</w:t>
            </w:r>
          </w:p>
        </w:tc>
        <w:tc>
          <w:tcPr>
            <w:tcW w:w="1290" w:type="dxa"/>
            <w:tcBorders>
              <w:bottom w:val="single" w:sz="4" w:space="0" w:color="auto"/>
              <w:right w:val="double" w:sz="4" w:space="0" w:color="auto"/>
            </w:tcBorders>
            <w:noWrap/>
            <w:hideMark/>
          </w:tcPr>
          <w:p w14:paraId="539892A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8 (0.02)</w:t>
            </w:r>
          </w:p>
        </w:tc>
        <w:tc>
          <w:tcPr>
            <w:tcW w:w="1290" w:type="dxa"/>
            <w:tcBorders>
              <w:left w:val="double" w:sz="4" w:space="0" w:color="auto"/>
              <w:bottom w:val="single" w:sz="4" w:space="0" w:color="auto"/>
              <w:right w:val="nil"/>
            </w:tcBorders>
            <w:noWrap/>
            <w:hideMark/>
          </w:tcPr>
          <w:p w14:paraId="1F3FE4B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1 (0.03)</w:t>
            </w:r>
          </w:p>
        </w:tc>
      </w:tr>
      <w:tr w:rsidR="006E6E33" w:rsidRPr="00A45805" w14:paraId="6CC14D79"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2C1C7DF" w14:textId="77777777" w:rsidR="006E6E33" w:rsidRPr="0042659C" w:rsidRDefault="006E6E33" w:rsidP="00F75281">
            <w:pPr>
              <w:widowControl/>
              <w:wordWrap/>
              <w:autoSpaceDE/>
              <w:autoSpaceDN/>
              <w:rPr>
                <w:rFonts w:eastAsia="Times New Roman"/>
                <w:b w:val="0"/>
                <w:bCs w:val="0"/>
                <w:color w:val="000000"/>
              </w:rPr>
            </w:pPr>
            <w:r w:rsidRPr="0042659C">
              <w:rPr>
                <w:rFonts w:eastAsia="Times New Roman"/>
                <w:b w:val="0"/>
                <w:bCs w:val="0"/>
                <w:color w:val="000000"/>
              </w:rPr>
              <w:t>Population Health</w:t>
            </w:r>
          </w:p>
        </w:tc>
        <w:tc>
          <w:tcPr>
            <w:tcW w:w="1986" w:type="dxa"/>
            <w:vMerge w:val="restart"/>
            <w:tcBorders>
              <w:top w:val="single" w:sz="4" w:space="0" w:color="auto"/>
            </w:tcBorders>
            <w:hideMark/>
          </w:tcPr>
          <w:p w14:paraId="7F1D752C"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General health status</w:t>
            </w:r>
          </w:p>
        </w:tc>
        <w:tc>
          <w:tcPr>
            <w:tcW w:w="3548" w:type="dxa"/>
            <w:tcBorders>
              <w:top w:val="single" w:sz="4" w:space="0" w:color="auto"/>
            </w:tcBorders>
            <w:noWrap/>
            <w:hideMark/>
          </w:tcPr>
          <w:p w14:paraId="28251DE9"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population in good health </w:t>
            </w:r>
          </w:p>
        </w:tc>
        <w:tc>
          <w:tcPr>
            <w:tcW w:w="1289" w:type="dxa"/>
            <w:tcBorders>
              <w:top w:val="single" w:sz="4" w:space="0" w:color="auto"/>
            </w:tcBorders>
            <w:noWrap/>
            <w:hideMark/>
          </w:tcPr>
          <w:p w14:paraId="32F9301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3 (0.02)</w:t>
            </w:r>
          </w:p>
        </w:tc>
        <w:tc>
          <w:tcPr>
            <w:tcW w:w="1290" w:type="dxa"/>
            <w:tcBorders>
              <w:top w:val="single" w:sz="4" w:space="0" w:color="auto"/>
            </w:tcBorders>
            <w:noWrap/>
            <w:hideMark/>
          </w:tcPr>
          <w:p w14:paraId="1CB7926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3 (0.03)</w:t>
            </w:r>
          </w:p>
        </w:tc>
        <w:tc>
          <w:tcPr>
            <w:tcW w:w="1290" w:type="dxa"/>
            <w:tcBorders>
              <w:top w:val="single" w:sz="4" w:space="0" w:color="auto"/>
            </w:tcBorders>
            <w:noWrap/>
            <w:hideMark/>
          </w:tcPr>
          <w:p w14:paraId="4978CA18"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1 (0.03)</w:t>
            </w:r>
          </w:p>
        </w:tc>
        <w:tc>
          <w:tcPr>
            <w:tcW w:w="1290" w:type="dxa"/>
            <w:tcBorders>
              <w:top w:val="single" w:sz="4" w:space="0" w:color="auto"/>
              <w:right w:val="double" w:sz="4" w:space="0" w:color="auto"/>
            </w:tcBorders>
            <w:noWrap/>
            <w:hideMark/>
          </w:tcPr>
          <w:p w14:paraId="39EDCF8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 (0.03)</w:t>
            </w:r>
          </w:p>
        </w:tc>
        <w:tc>
          <w:tcPr>
            <w:tcW w:w="1290" w:type="dxa"/>
            <w:tcBorders>
              <w:top w:val="single" w:sz="4" w:space="0" w:color="auto"/>
              <w:left w:val="double" w:sz="4" w:space="0" w:color="auto"/>
              <w:right w:val="nil"/>
            </w:tcBorders>
            <w:noWrap/>
            <w:hideMark/>
          </w:tcPr>
          <w:p w14:paraId="733FAC48"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82 (0.03)</w:t>
            </w:r>
          </w:p>
        </w:tc>
      </w:tr>
      <w:tr w:rsidR="006E6E33" w:rsidRPr="00A45805" w14:paraId="1B986919"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EC61CF5"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2151C28A"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8A0F25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population in fair health</w:t>
            </w:r>
          </w:p>
        </w:tc>
        <w:tc>
          <w:tcPr>
            <w:tcW w:w="1289" w:type="dxa"/>
            <w:noWrap/>
            <w:hideMark/>
          </w:tcPr>
          <w:p w14:paraId="317CBA29"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2 (0.02)</w:t>
            </w:r>
          </w:p>
        </w:tc>
        <w:tc>
          <w:tcPr>
            <w:tcW w:w="1290" w:type="dxa"/>
            <w:noWrap/>
            <w:hideMark/>
          </w:tcPr>
          <w:p w14:paraId="18FE7B3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2 (0.02)</w:t>
            </w:r>
          </w:p>
        </w:tc>
        <w:tc>
          <w:tcPr>
            <w:tcW w:w="1290" w:type="dxa"/>
            <w:noWrap/>
            <w:hideMark/>
          </w:tcPr>
          <w:p w14:paraId="75CA5315"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2)</w:t>
            </w:r>
          </w:p>
        </w:tc>
        <w:tc>
          <w:tcPr>
            <w:tcW w:w="1290" w:type="dxa"/>
            <w:tcBorders>
              <w:right w:val="double" w:sz="4" w:space="0" w:color="auto"/>
            </w:tcBorders>
            <w:noWrap/>
            <w:hideMark/>
          </w:tcPr>
          <w:p w14:paraId="6DE245DC"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2)</w:t>
            </w:r>
          </w:p>
        </w:tc>
        <w:tc>
          <w:tcPr>
            <w:tcW w:w="1290" w:type="dxa"/>
            <w:tcBorders>
              <w:left w:val="double" w:sz="4" w:space="0" w:color="auto"/>
              <w:right w:val="nil"/>
            </w:tcBorders>
            <w:noWrap/>
            <w:hideMark/>
          </w:tcPr>
          <w:p w14:paraId="1C9F053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13 (0.02)</w:t>
            </w:r>
          </w:p>
        </w:tc>
      </w:tr>
      <w:tr w:rsidR="006E6E33" w:rsidRPr="00A45805" w14:paraId="07F52120"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4104B48E" w14:textId="77777777" w:rsidR="006E6E33" w:rsidRPr="0042659C" w:rsidRDefault="006E6E33" w:rsidP="00F75281">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6C8F8892"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597732D6"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population in bad health </w:t>
            </w:r>
          </w:p>
        </w:tc>
        <w:tc>
          <w:tcPr>
            <w:tcW w:w="1289" w:type="dxa"/>
            <w:tcBorders>
              <w:bottom w:val="single" w:sz="4" w:space="0" w:color="auto"/>
            </w:tcBorders>
            <w:noWrap/>
            <w:hideMark/>
          </w:tcPr>
          <w:p w14:paraId="4CE627D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5 (0.01)</w:t>
            </w:r>
          </w:p>
        </w:tc>
        <w:tc>
          <w:tcPr>
            <w:tcW w:w="1290" w:type="dxa"/>
            <w:tcBorders>
              <w:bottom w:val="single" w:sz="4" w:space="0" w:color="auto"/>
            </w:tcBorders>
            <w:noWrap/>
            <w:hideMark/>
          </w:tcPr>
          <w:p w14:paraId="3494273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5 (0.01)</w:t>
            </w:r>
          </w:p>
        </w:tc>
        <w:tc>
          <w:tcPr>
            <w:tcW w:w="1290" w:type="dxa"/>
            <w:tcBorders>
              <w:bottom w:val="single" w:sz="4" w:space="0" w:color="auto"/>
            </w:tcBorders>
            <w:noWrap/>
            <w:hideMark/>
          </w:tcPr>
          <w:p w14:paraId="32B26D2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5 (0.01)</w:t>
            </w:r>
          </w:p>
        </w:tc>
        <w:tc>
          <w:tcPr>
            <w:tcW w:w="1290" w:type="dxa"/>
            <w:tcBorders>
              <w:bottom w:val="single" w:sz="4" w:space="0" w:color="auto"/>
              <w:right w:val="double" w:sz="4" w:space="0" w:color="auto"/>
            </w:tcBorders>
            <w:noWrap/>
            <w:hideMark/>
          </w:tcPr>
          <w:p w14:paraId="021380F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6 (0.01)</w:t>
            </w:r>
          </w:p>
        </w:tc>
        <w:tc>
          <w:tcPr>
            <w:tcW w:w="1290" w:type="dxa"/>
            <w:tcBorders>
              <w:left w:val="double" w:sz="4" w:space="0" w:color="auto"/>
              <w:bottom w:val="single" w:sz="4" w:space="0" w:color="auto"/>
              <w:right w:val="nil"/>
            </w:tcBorders>
            <w:noWrap/>
            <w:hideMark/>
          </w:tcPr>
          <w:p w14:paraId="4148266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5 (0.01)</w:t>
            </w:r>
          </w:p>
        </w:tc>
      </w:tr>
      <w:tr w:rsidR="006E6E33" w:rsidRPr="00A45805" w14:paraId="78F39254"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6204707C" w14:textId="77777777" w:rsidR="006E6E33" w:rsidRPr="00C4121D" w:rsidRDefault="006E6E33" w:rsidP="00F75281">
            <w:pPr>
              <w:widowControl/>
              <w:wordWrap/>
              <w:autoSpaceDE/>
              <w:autoSpaceDN/>
              <w:rPr>
                <w:rFonts w:eastAsia="Times New Roman"/>
                <w:color w:val="000000"/>
              </w:rPr>
            </w:pPr>
            <w:r w:rsidRPr="00C4121D">
              <w:rPr>
                <w:rFonts w:eastAsia="Times New Roman"/>
                <w:color w:val="000000"/>
              </w:rPr>
              <w:t xml:space="preserve">Perceived risk of COVID-19 </w:t>
            </w:r>
          </w:p>
        </w:tc>
        <w:tc>
          <w:tcPr>
            <w:tcW w:w="1986" w:type="dxa"/>
            <w:tcBorders>
              <w:top w:val="single" w:sz="4" w:space="0" w:color="auto"/>
            </w:tcBorders>
            <w:noWrap/>
            <w:hideMark/>
          </w:tcPr>
          <w:p w14:paraId="5F5C3729"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fection rates</w:t>
            </w:r>
          </w:p>
        </w:tc>
        <w:tc>
          <w:tcPr>
            <w:tcW w:w="3548" w:type="dxa"/>
            <w:tcBorders>
              <w:top w:val="single" w:sz="4" w:space="0" w:color="auto"/>
            </w:tcBorders>
            <w:noWrap/>
            <w:hideMark/>
          </w:tcPr>
          <w:p w14:paraId="6FBD123C"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 xml:space="preserve">Cumulative COVID-19 reported </w:t>
            </w:r>
            <w:proofErr w:type="gramStart"/>
            <w:r w:rsidRPr="00C4121D">
              <w:rPr>
                <w:rFonts w:eastAsia="Times New Roman"/>
                <w:b/>
                <w:bCs/>
                <w:color w:val="000000"/>
                <w:sz w:val="18"/>
                <w:szCs w:val="18"/>
              </w:rPr>
              <w:t>cases</w:t>
            </w:r>
            <w:proofErr w:type="gramEnd"/>
          </w:p>
          <w:p w14:paraId="437168A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 100,000 population before lockdown</w:t>
            </w:r>
          </w:p>
        </w:tc>
        <w:tc>
          <w:tcPr>
            <w:tcW w:w="1289" w:type="dxa"/>
            <w:tcBorders>
              <w:top w:val="single" w:sz="4" w:space="0" w:color="auto"/>
            </w:tcBorders>
            <w:noWrap/>
            <w:hideMark/>
          </w:tcPr>
          <w:p w14:paraId="70C9AFC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24.6 (19.65)</w:t>
            </w:r>
          </w:p>
        </w:tc>
        <w:tc>
          <w:tcPr>
            <w:tcW w:w="1290" w:type="dxa"/>
            <w:tcBorders>
              <w:top w:val="single" w:sz="4" w:space="0" w:color="auto"/>
            </w:tcBorders>
            <w:noWrap/>
            <w:hideMark/>
          </w:tcPr>
          <w:p w14:paraId="046A4E74"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15.72 (12.14)</w:t>
            </w:r>
          </w:p>
        </w:tc>
        <w:tc>
          <w:tcPr>
            <w:tcW w:w="1290" w:type="dxa"/>
            <w:tcBorders>
              <w:top w:val="single" w:sz="4" w:space="0" w:color="auto"/>
            </w:tcBorders>
            <w:noWrap/>
            <w:hideMark/>
          </w:tcPr>
          <w:p w14:paraId="7D5058BB"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11.29 (7.04)</w:t>
            </w:r>
          </w:p>
        </w:tc>
        <w:tc>
          <w:tcPr>
            <w:tcW w:w="1290" w:type="dxa"/>
            <w:tcBorders>
              <w:top w:val="single" w:sz="4" w:space="0" w:color="auto"/>
              <w:right w:val="double" w:sz="4" w:space="0" w:color="auto"/>
            </w:tcBorders>
            <w:noWrap/>
            <w:hideMark/>
          </w:tcPr>
          <w:p w14:paraId="0E68FEAA"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9.49 (8.57)</w:t>
            </w:r>
          </w:p>
        </w:tc>
        <w:tc>
          <w:tcPr>
            <w:tcW w:w="1290" w:type="dxa"/>
            <w:tcBorders>
              <w:top w:val="single" w:sz="4" w:space="0" w:color="auto"/>
              <w:left w:val="double" w:sz="4" w:space="0" w:color="auto"/>
              <w:right w:val="nil"/>
            </w:tcBorders>
            <w:noWrap/>
            <w:hideMark/>
          </w:tcPr>
          <w:p w14:paraId="6CFE75A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14.11 (12.40)</w:t>
            </w:r>
          </w:p>
        </w:tc>
      </w:tr>
      <w:tr w:rsidR="006E6E33" w:rsidRPr="00A45805" w14:paraId="3543583C"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3418FA3" w14:textId="77777777" w:rsidR="006E6E33" w:rsidRPr="00C4121D" w:rsidRDefault="006E6E33" w:rsidP="00F75281">
            <w:pPr>
              <w:widowControl/>
              <w:wordWrap/>
              <w:autoSpaceDE/>
              <w:autoSpaceDN/>
              <w:rPr>
                <w:rFonts w:eastAsia="Times New Roman"/>
                <w:color w:val="000000"/>
              </w:rPr>
            </w:pPr>
          </w:p>
        </w:tc>
        <w:tc>
          <w:tcPr>
            <w:tcW w:w="1986" w:type="dxa"/>
            <w:tcBorders>
              <w:bottom w:val="single" w:sz="4" w:space="0" w:color="auto"/>
            </w:tcBorders>
            <w:noWrap/>
            <w:hideMark/>
          </w:tcPr>
          <w:p w14:paraId="75302213"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Mortality rates</w:t>
            </w:r>
          </w:p>
        </w:tc>
        <w:tc>
          <w:tcPr>
            <w:tcW w:w="3548" w:type="dxa"/>
            <w:tcBorders>
              <w:bottom w:val="single" w:sz="4" w:space="0" w:color="auto"/>
            </w:tcBorders>
            <w:noWrap/>
            <w:hideMark/>
          </w:tcPr>
          <w:p w14:paraId="52982624"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 xml:space="preserve">Cumulative COVID-19 reported </w:t>
            </w:r>
            <w:proofErr w:type="gramStart"/>
            <w:r w:rsidRPr="00C4121D">
              <w:rPr>
                <w:rFonts w:eastAsia="Times New Roman"/>
                <w:b/>
                <w:bCs/>
                <w:color w:val="000000"/>
                <w:sz w:val="18"/>
                <w:szCs w:val="18"/>
              </w:rPr>
              <w:t>deaths</w:t>
            </w:r>
            <w:proofErr w:type="gramEnd"/>
            <w:r w:rsidRPr="00C4121D">
              <w:rPr>
                <w:rFonts w:eastAsia="Times New Roman"/>
                <w:b/>
                <w:bCs/>
                <w:color w:val="000000"/>
                <w:sz w:val="18"/>
                <w:szCs w:val="18"/>
              </w:rPr>
              <w:t xml:space="preserve"> </w:t>
            </w:r>
          </w:p>
          <w:p w14:paraId="31FC1B01"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 100,000 population before lockdown</w:t>
            </w:r>
          </w:p>
        </w:tc>
        <w:tc>
          <w:tcPr>
            <w:tcW w:w="1289" w:type="dxa"/>
            <w:tcBorders>
              <w:bottom w:val="single" w:sz="4" w:space="0" w:color="auto"/>
            </w:tcBorders>
            <w:noWrap/>
            <w:hideMark/>
          </w:tcPr>
          <w:p w14:paraId="2FA4CCBB"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1.83 (1.87)</w:t>
            </w:r>
          </w:p>
        </w:tc>
        <w:tc>
          <w:tcPr>
            <w:tcW w:w="1290" w:type="dxa"/>
            <w:tcBorders>
              <w:bottom w:val="single" w:sz="4" w:space="0" w:color="auto"/>
            </w:tcBorders>
            <w:noWrap/>
            <w:hideMark/>
          </w:tcPr>
          <w:p w14:paraId="604EF3D4"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1.25 (1.44)</w:t>
            </w:r>
          </w:p>
        </w:tc>
        <w:tc>
          <w:tcPr>
            <w:tcW w:w="1290" w:type="dxa"/>
            <w:tcBorders>
              <w:bottom w:val="single" w:sz="4" w:space="0" w:color="auto"/>
            </w:tcBorders>
            <w:noWrap/>
            <w:hideMark/>
          </w:tcPr>
          <w:p w14:paraId="4FECFA4F"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93 (1.26)</w:t>
            </w:r>
          </w:p>
        </w:tc>
        <w:tc>
          <w:tcPr>
            <w:tcW w:w="1290" w:type="dxa"/>
            <w:tcBorders>
              <w:bottom w:val="single" w:sz="4" w:space="0" w:color="auto"/>
              <w:right w:val="double" w:sz="4" w:space="0" w:color="auto"/>
            </w:tcBorders>
            <w:noWrap/>
            <w:hideMark/>
          </w:tcPr>
          <w:p w14:paraId="514B90E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61 (0.81)</w:t>
            </w:r>
          </w:p>
        </w:tc>
        <w:tc>
          <w:tcPr>
            <w:tcW w:w="1290" w:type="dxa"/>
            <w:tcBorders>
              <w:left w:val="double" w:sz="4" w:space="0" w:color="auto"/>
              <w:bottom w:val="single" w:sz="4" w:space="0" w:color="auto"/>
              <w:right w:val="nil"/>
            </w:tcBorders>
            <w:noWrap/>
            <w:hideMark/>
          </w:tcPr>
          <w:p w14:paraId="5B03A0F9"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1.08 (1.39)</w:t>
            </w:r>
          </w:p>
        </w:tc>
      </w:tr>
      <w:tr w:rsidR="006E6E33" w:rsidRPr="00A45805" w14:paraId="4C414013"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hideMark/>
          </w:tcPr>
          <w:p w14:paraId="739CBF39" w14:textId="77777777" w:rsidR="006E6E33" w:rsidRPr="00C4121D" w:rsidRDefault="006E6E33" w:rsidP="00F75281">
            <w:pPr>
              <w:widowControl/>
              <w:wordWrap/>
              <w:autoSpaceDE/>
              <w:autoSpaceDN/>
              <w:rPr>
                <w:rFonts w:eastAsia="Times New Roman"/>
                <w:color w:val="000000"/>
              </w:rPr>
            </w:pPr>
            <w:r w:rsidRPr="00C4121D">
              <w:rPr>
                <w:rFonts w:eastAsia="Times New Roman"/>
                <w:color w:val="000000"/>
              </w:rPr>
              <w:t>Ethnic composition</w:t>
            </w:r>
          </w:p>
        </w:tc>
        <w:tc>
          <w:tcPr>
            <w:tcW w:w="1986" w:type="dxa"/>
            <w:tcBorders>
              <w:top w:val="single" w:sz="4" w:space="0" w:color="auto"/>
            </w:tcBorders>
            <w:hideMark/>
          </w:tcPr>
          <w:p w14:paraId="5F60EE35"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White</w:t>
            </w:r>
          </w:p>
        </w:tc>
        <w:tc>
          <w:tcPr>
            <w:tcW w:w="3548" w:type="dxa"/>
            <w:tcBorders>
              <w:top w:val="single" w:sz="4" w:space="0" w:color="auto"/>
            </w:tcBorders>
            <w:noWrap/>
            <w:hideMark/>
          </w:tcPr>
          <w:p w14:paraId="249F54E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Percentage of the residential population </w:t>
            </w:r>
          </w:p>
          <w:p w14:paraId="0F87E54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that identified as White British</w:t>
            </w:r>
          </w:p>
        </w:tc>
        <w:tc>
          <w:tcPr>
            <w:tcW w:w="1289" w:type="dxa"/>
            <w:tcBorders>
              <w:top w:val="single" w:sz="4" w:space="0" w:color="auto"/>
            </w:tcBorders>
            <w:noWrap/>
            <w:hideMark/>
          </w:tcPr>
          <w:p w14:paraId="6B7293D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2 (0.2)</w:t>
            </w:r>
          </w:p>
        </w:tc>
        <w:tc>
          <w:tcPr>
            <w:tcW w:w="1290" w:type="dxa"/>
            <w:tcBorders>
              <w:top w:val="single" w:sz="4" w:space="0" w:color="auto"/>
            </w:tcBorders>
            <w:noWrap/>
            <w:hideMark/>
          </w:tcPr>
          <w:p w14:paraId="259EF69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8 (0.14)</w:t>
            </w:r>
          </w:p>
        </w:tc>
        <w:tc>
          <w:tcPr>
            <w:tcW w:w="1290" w:type="dxa"/>
            <w:tcBorders>
              <w:top w:val="single" w:sz="4" w:space="0" w:color="auto"/>
            </w:tcBorders>
            <w:noWrap/>
            <w:hideMark/>
          </w:tcPr>
          <w:p w14:paraId="5E6734B4"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93 (0.08)</w:t>
            </w:r>
          </w:p>
        </w:tc>
        <w:tc>
          <w:tcPr>
            <w:tcW w:w="1290" w:type="dxa"/>
            <w:tcBorders>
              <w:top w:val="single" w:sz="4" w:space="0" w:color="auto"/>
              <w:right w:val="double" w:sz="4" w:space="0" w:color="auto"/>
            </w:tcBorders>
            <w:noWrap/>
            <w:hideMark/>
          </w:tcPr>
          <w:p w14:paraId="385DD786"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9 (0.09)</w:t>
            </w:r>
          </w:p>
        </w:tc>
        <w:tc>
          <w:tcPr>
            <w:tcW w:w="1290" w:type="dxa"/>
            <w:tcBorders>
              <w:top w:val="single" w:sz="4" w:space="0" w:color="auto"/>
              <w:left w:val="double" w:sz="4" w:space="0" w:color="auto"/>
              <w:right w:val="nil"/>
            </w:tcBorders>
            <w:noWrap/>
            <w:hideMark/>
          </w:tcPr>
          <w:p w14:paraId="03220C5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89 (0.13)</w:t>
            </w:r>
          </w:p>
        </w:tc>
      </w:tr>
      <w:tr w:rsidR="006E6E33" w:rsidRPr="00A45805" w14:paraId="47FB4CBA"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E43EF25"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0F3A51E9"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Mixed/multiple groups</w:t>
            </w:r>
          </w:p>
        </w:tc>
        <w:tc>
          <w:tcPr>
            <w:tcW w:w="3548" w:type="dxa"/>
            <w:noWrap/>
            <w:hideMark/>
          </w:tcPr>
          <w:p w14:paraId="4B6507AC"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ercentage of Mixed (joint) and</w:t>
            </w:r>
          </w:p>
          <w:p w14:paraId="7DE43BE1"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Multiple ethnic groups</w:t>
            </w:r>
          </w:p>
        </w:tc>
        <w:tc>
          <w:tcPr>
            <w:tcW w:w="1289" w:type="dxa"/>
            <w:noWrap/>
            <w:hideMark/>
          </w:tcPr>
          <w:p w14:paraId="37DA243E"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3 (0.02)</w:t>
            </w:r>
          </w:p>
        </w:tc>
        <w:tc>
          <w:tcPr>
            <w:tcW w:w="1290" w:type="dxa"/>
            <w:noWrap/>
            <w:hideMark/>
          </w:tcPr>
          <w:p w14:paraId="46AD41F4"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1)</w:t>
            </w:r>
          </w:p>
        </w:tc>
        <w:tc>
          <w:tcPr>
            <w:tcW w:w="1290" w:type="dxa"/>
            <w:noWrap/>
            <w:hideMark/>
          </w:tcPr>
          <w:p w14:paraId="7FC808E6"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1)</w:t>
            </w:r>
          </w:p>
        </w:tc>
        <w:tc>
          <w:tcPr>
            <w:tcW w:w="1290" w:type="dxa"/>
            <w:tcBorders>
              <w:right w:val="double" w:sz="4" w:space="0" w:color="auto"/>
            </w:tcBorders>
            <w:noWrap/>
            <w:hideMark/>
          </w:tcPr>
          <w:p w14:paraId="380A68E6"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1)</w:t>
            </w:r>
          </w:p>
        </w:tc>
        <w:tc>
          <w:tcPr>
            <w:tcW w:w="1290" w:type="dxa"/>
            <w:tcBorders>
              <w:left w:val="double" w:sz="4" w:space="0" w:color="auto"/>
              <w:right w:val="nil"/>
            </w:tcBorders>
            <w:noWrap/>
            <w:hideMark/>
          </w:tcPr>
          <w:p w14:paraId="0267177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2 (0.01)</w:t>
            </w:r>
          </w:p>
        </w:tc>
      </w:tr>
      <w:tr w:rsidR="006E6E33" w:rsidRPr="00A45805" w14:paraId="0594E980"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EBB4D06"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4286944E"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Indian</w:t>
            </w:r>
          </w:p>
        </w:tc>
        <w:tc>
          <w:tcPr>
            <w:tcW w:w="3548" w:type="dxa"/>
            <w:noWrap/>
            <w:hideMark/>
          </w:tcPr>
          <w:p w14:paraId="3FF445DC"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ercentage Indian</w:t>
            </w:r>
          </w:p>
        </w:tc>
        <w:tc>
          <w:tcPr>
            <w:tcW w:w="1289" w:type="dxa"/>
            <w:noWrap/>
            <w:hideMark/>
          </w:tcPr>
          <w:p w14:paraId="1928D46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3 (0.05)</w:t>
            </w:r>
          </w:p>
        </w:tc>
        <w:tc>
          <w:tcPr>
            <w:tcW w:w="1290" w:type="dxa"/>
            <w:noWrap/>
            <w:hideMark/>
          </w:tcPr>
          <w:p w14:paraId="4E683D57"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4)</w:t>
            </w:r>
          </w:p>
        </w:tc>
        <w:tc>
          <w:tcPr>
            <w:tcW w:w="1290" w:type="dxa"/>
            <w:noWrap/>
            <w:hideMark/>
          </w:tcPr>
          <w:p w14:paraId="100623F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3)</w:t>
            </w:r>
          </w:p>
        </w:tc>
        <w:tc>
          <w:tcPr>
            <w:tcW w:w="1290" w:type="dxa"/>
            <w:tcBorders>
              <w:right w:val="double" w:sz="4" w:space="0" w:color="auto"/>
            </w:tcBorders>
            <w:noWrap/>
            <w:hideMark/>
          </w:tcPr>
          <w:p w14:paraId="569EDA7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4)</w:t>
            </w:r>
          </w:p>
        </w:tc>
        <w:tc>
          <w:tcPr>
            <w:tcW w:w="1290" w:type="dxa"/>
            <w:tcBorders>
              <w:left w:val="double" w:sz="4" w:space="0" w:color="auto"/>
              <w:right w:val="nil"/>
            </w:tcBorders>
            <w:noWrap/>
            <w:hideMark/>
          </w:tcPr>
          <w:p w14:paraId="27305E0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2 (0.04)</w:t>
            </w:r>
          </w:p>
        </w:tc>
      </w:tr>
      <w:tr w:rsidR="006E6E33" w:rsidRPr="00A45805" w14:paraId="5A6C4E34"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CCE7FA2"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5903432A"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akistani</w:t>
            </w:r>
          </w:p>
        </w:tc>
        <w:tc>
          <w:tcPr>
            <w:tcW w:w="3548" w:type="dxa"/>
            <w:noWrap/>
            <w:hideMark/>
          </w:tcPr>
          <w:p w14:paraId="6D348FE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ercentage Pakistani</w:t>
            </w:r>
          </w:p>
        </w:tc>
        <w:tc>
          <w:tcPr>
            <w:tcW w:w="1289" w:type="dxa"/>
            <w:noWrap/>
            <w:hideMark/>
          </w:tcPr>
          <w:p w14:paraId="14807A9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2)</w:t>
            </w:r>
          </w:p>
        </w:tc>
        <w:tc>
          <w:tcPr>
            <w:tcW w:w="1290" w:type="dxa"/>
            <w:noWrap/>
            <w:hideMark/>
          </w:tcPr>
          <w:p w14:paraId="1FECA4C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3)</w:t>
            </w:r>
          </w:p>
        </w:tc>
        <w:tc>
          <w:tcPr>
            <w:tcW w:w="1290" w:type="dxa"/>
            <w:noWrap/>
            <w:hideMark/>
          </w:tcPr>
          <w:p w14:paraId="547AA55C"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3)</w:t>
            </w:r>
          </w:p>
        </w:tc>
        <w:tc>
          <w:tcPr>
            <w:tcW w:w="1290" w:type="dxa"/>
            <w:tcBorders>
              <w:right w:val="double" w:sz="4" w:space="0" w:color="auto"/>
            </w:tcBorders>
            <w:noWrap/>
            <w:hideMark/>
          </w:tcPr>
          <w:p w14:paraId="00269B4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4)</w:t>
            </w:r>
          </w:p>
        </w:tc>
        <w:tc>
          <w:tcPr>
            <w:tcW w:w="1290" w:type="dxa"/>
            <w:tcBorders>
              <w:left w:val="double" w:sz="4" w:space="0" w:color="auto"/>
              <w:right w:val="nil"/>
            </w:tcBorders>
            <w:noWrap/>
            <w:hideMark/>
          </w:tcPr>
          <w:p w14:paraId="6420D3D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1 (0.03)</w:t>
            </w:r>
          </w:p>
        </w:tc>
      </w:tr>
      <w:tr w:rsidR="006E6E33" w:rsidRPr="00A45805" w14:paraId="2068BF0B"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800FA5C"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28914A41"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Bangladeshi</w:t>
            </w:r>
          </w:p>
        </w:tc>
        <w:tc>
          <w:tcPr>
            <w:tcW w:w="3548" w:type="dxa"/>
            <w:noWrap/>
            <w:hideMark/>
          </w:tcPr>
          <w:p w14:paraId="68DA673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centage Bangladeshi</w:t>
            </w:r>
          </w:p>
        </w:tc>
        <w:tc>
          <w:tcPr>
            <w:tcW w:w="1289" w:type="dxa"/>
            <w:noWrap/>
            <w:hideMark/>
          </w:tcPr>
          <w:p w14:paraId="1DB7A83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5)</w:t>
            </w:r>
          </w:p>
        </w:tc>
        <w:tc>
          <w:tcPr>
            <w:tcW w:w="1290" w:type="dxa"/>
            <w:noWrap/>
            <w:hideMark/>
          </w:tcPr>
          <w:p w14:paraId="29BE098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noWrap/>
            <w:hideMark/>
          </w:tcPr>
          <w:p w14:paraId="7A801997"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tcBorders>
              <w:right w:val="double" w:sz="4" w:space="0" w:color="auto"/>
            </w:tcBorders>
            <w:noWrap/>
            <w:hideMark/>
          </w:tcPr>
          <w:p w14:paraId="1F62B3B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tcBorders>
              <w:left w:val="double" w:sz="4" w:space="0" w:color="auto"/>
              <w:right w:val="nil"/>
            </w:tcBorders>
            <w:noWrap/>
            <w:hideMark/>
          </w:tcPr>
          <w:p w14:paraId="2896132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1 (0.02)</w:t>
            </w:r>
          </w:p>
        </w:tc>
      </w:tr>
      <w:tr w:rsidR="006E6E33" w:rsidRPr="00A45805" w14:paraId="027AB7D6"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D75CB9B"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5B10E581"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Chinese</w:t>
            </w:r>
          </w:p>
        </w:tc>
        <w:tc>
          <w:tcPr>
            <w:tcW w:w="3548" w:type="dxa"/>
            <w:noWrap/>
            <w:hideMark/>
          </w:tcPr>
          <w:p w14:paraId="32416ACB"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ercentage Chinese</w:t>
            </w:r>
          </w:p>
        </w:tc>
        <w:tc>
          <w:tcPr>
            <w:tcW w:w="1289" w:type="dxa"/>
            <w:noWrap/>
            <w:hideMark/>
          </w:tcPr>
          <w:p w14:paraId="12AABAE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1)</w:t>
            </w:r>
          </w:p>
        </w:tc>
        <w:tc>
          <w:tcPr>
            <w:tcW w:w="1290" w:type="dxa"/>
            <w:noWrap/>
            <w:hideMark/>
          </w:tcPr>
          <w:p w14:paraId="3AD1CD05"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w:t>
            </w:r>
          </w:p>
        </w:tc>
        <w:tc>
          <w:tcPr>
            <w:tcW w:w="1290" w:type="dxa"/>
            <w:noWrap/>
            <w:hideMark/>
          </w:tcPr>
          <w:p w14:paraId="1DB3182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 (0)</w:t>
            </w:r>
          </w:p>
        </w:tc>
        <w:tc>
          <w:tcPr>
            <w:tcW w:w="1290" w:type="dxa"/>
            <w:tcBorders>
              <w:right w:val="double" w:sz="4" w:space="0" w:color="auto"/>
            </w:tcBorders>
            <w:noWrap/>
            <w:hideMark/>
          </w:tcPr>
          <w:p w14:paraId="7AB15F4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1)</w:t>
            </w:r>
          </w:p>
        </w:tc>
        <w:tc>
          <w:tcPr>
            <w:tcW w:w="1290" w:type="dxa"/>
            <w:tcBorders>
              <w:left w:val="double" w:sz="4" w:space="0" w:color="auto"/>
              <w:right w:val="nil"/>
            </w:tcBorders>
            <w:noWrap/>
            <w:hideMark/>
          </w:tcPr>
          <w:p w14:paraId="01A06CC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1 (0.01)</w:t>
            </w:r>
          </w:p>
        </w:tc>
      </w:tr>
      <w:tr w:rsidR="006E6E33" w:rsidRPr="00A45805" w14:paraId="17FF1379"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8EB4B89"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35BD8DFD"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Other Asian</w:t>
            </w:r>
          </w:p>
        </w:tc>
        <w:tc>
          <w:tcPr>
            <w:tcW w:w="3548" w:type="dxa"/>
            <w:noWrap/>
            <w:hideMark/>
          </w:tcPr>
          <w:p w14:paraId="43FCEB84"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centage Other Asian</w:t>
            </w:r>
          </w:p>
        </w:tc>
        <w:tc>
          <w:tcPr>
            <w:tcW w:w="1289" w:type="dxa"/>
            <w:noWrap/>
            <w:hideMark/>
          </w:tcPr>
          <w:p w14:paraId="58E4012A"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3)</w:t>
            </w:r>
          </w:p>
        </w:tc>
        <w:tc>
          <w:tcPr>
            <w:tcW w:w="1290" w:type="dxa"/>
            <w:noWrap/>
            <w:hideMark/>
          </w:tcPr>
          <w:p w14:paraId="3E0D9CC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2)</w:t>
            </w:r>
          </w:p>
        </w:tc>
        <w:tc>
          <w:tcPr>
            <w:tcW w:w="1290" w:type="dxa"/>
            <w:noWrap/>
            <w:hideMark/>
          </w:tcPr>
          <w:p w14:paraId="2B441CB7"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right w:val="double" w:sz="4" w:space="0" w:color="auto"/>
            </w:tcBorders>
            <w:noWrap/>
            <w:hideMark/>
          </w:tcPr>
          <w:p w14:paraId="6F0E6894"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left w:val="double" w:sz="4" w:space="0" w:color="auto"/>
              <w:right w:val="nil"/>
            </w:tcBorders>
            <w:noWrap/>
            <w:hideMark/>
          </w:tcPr>
          <w:p w14:paraId="16CED647"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1 (0.02)</w:t>
            </w:r>
          </w:p>
        </w:tc>
      </w:tr>
      <w:tr w:rsidR="006E6E33" w:rsidRPr="00A45805" w14:paraId="3F01245D"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F9ACCD8"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60B143AC"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African</w:t>
            </w:r>
          </w:p>
        </w:tc>
        <w:tc>
          <w:tcPr>
            <w:tcW w:w="3548" w:type="dxa"/>
            <w:noWrap/>
            <w:hideMark/>
          </w:tcPr>
          <w:p w14:paraId="0B7E0916"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centage Black African</w:t>
            </w:r>
          </w:p>
        </w:tc>
        <w:tc>
          <w:tcPr>
            <w:tcW w:w="1289" w:type="dxa"/>
            <w:noWrap/>
            <w:hideMark/>
          </w:tcPr>
          <w:p w14:paraId="7D2F3E2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3 (0.04)</w:t>
            </w:r>
          </w:p>
        </w:tc>
        <w:tc>
          <w:tcPr>
            <w:tcW w:w="1290" w:type="dxa"/>
            <w:noWrap/>
            <w:hideMark/>
          </w:tcPr>
          <w:p w14:paraId="18710C2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3)</w:t>
            </w:r>
          </w:p>
        </w:tc>
        <w:tc>
          <w:tcPr>
            <w:tcW w:w="1290" w:type="dxa"/>
            <w:noWrap/>
            <w:hideMark/>
          </w:tcPr>
          <w:p w14:paraId="43EB286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right w:val="double" w:sz="4" w:space="0" w:color="auto"/>
            </w:tcBorders>
            <w:noWrap/>
            <w:hideMark/>
          </w:tcPr>
          <w:p w14:paraId="2F7AC0A7"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left w:val="double" w:sz="4" w:space="0" w:color="auto"/>
              <w:right w:val="nil"/>
            </w:tcBorders>
            <w:noWrap/>
            <w:hideMark/>
          </w:tcPr>
          <w:p w14:paraId="133DA57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1 (0.02)</w:t>
            </w:r>
          </w:p>
        </w:tc>
      </w:tr>
      <w:tr w:rsidR="006E6E33" w:rsidRPr="00A45805" w14:paraId="16B27891"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9DCD9BB"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18999B86"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Caribbean</w:t>
            </w:r>
          </w:p>
        </w:tc>
        <w:tc>
          <w:tcPr>
            <w:tcW w:w="3548" w:type="dxa"/>
            <w:noWrap/>
            <w:hideMark/>
          </w:tcPr>
          <w:p w14:paraId="57F02D2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centage Black Caribbean</w:t>
            </w:r>
          </w:p>
        </w:tc>
        <w:tc>
          <w:tcPr>
            <w:tcW w:w="1289" w:type="dxa"/>
            <w:noWrap/>
            <w:hideMark/>
          </w:tcPr>
          <w:p w14:paraId="3402452F"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3)</w:t>
            </w:r>
          </w:p>
        </w:tc>
        <w:tc>
          <w:tcPr>
            <w:tcW w:w="1290" w:type="dxa"/>
            <w:noWrap/>
            <w:hideMark/>
          </w:tcPr>
          <w:p w14:paraId="5624DF2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2)</w:t>
            </w:r>
          </w:p>
        </w:tc>
        <w:tc>
          <w:tcPr>
            <w:tcW w:w="1290" w:type="dxa"/>
            <w:noWrap/>
            <w:hideMark/>
          </w:tcPr>
          <w:p w14:paraId="5F910AF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tcBorders>
              <w:right w:val="double" w:sz="4" w:space="0" w:color="auto"/>
            </w:tcBorders>
            <w:noWrap/>
            <w:hideMark/>
          </w:tcPr>
          <w:p w14:paraId="5A5FA4D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tcBorders>
              <w:left w:val="double" w:sz="4" w:space="0" w:color="auto"/>
              <w:right w:val="nil"/>
            </w:tcBorders>
            <w:noWrap/>
            <w:hideMark/>
          </w:tcPr>
          <w:p w14:paraId="22439B88"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1 (0.02)</w:t>
            </w:r>
          </w:p>
        </w:tc>
      </w:tr>
      <w:tr w:rsidR="006E6E33" w:rsidRPr="00A45805" w14:paraId="5DB5D43E"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7C80314"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2F2AFD25"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Other Black</w:t>
            </w:r>
          </w:p>
        </w:tc>
        <w:tc>
          <w:tcPr>
            <w:tcW w:w="3548" w:type="dxa"/>
            <w:noWrap/>
            <w:hideMark/>
          </w:tcPr>
          <w:p w14:paraId="1F3E36FB"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centage Other Black</w:t>
            </w:r>
          </w:p>
        </w:tc>
        <w:tc>
          <w:tcPr>
            <w:tcW w:w="1289" w:type="dxa"/>
            <w:noWrap/>
            <w:hideMark/>
          </w:tcPr>
          <w:p w14:paraId="30CFFA0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noWrap/>
            <w:hideMark/>
          </w:tcPr>
          <w:p w14:paraId="35B88769"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noWrap/>
            <w:hideMark/>
          </w:tcPr>
          <w:p w14:paraId="032F93F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w:t>
            </w:r>
          </w:p>
        </w:tc>
        <w:tc>
          <w:tcPr>
            <w:tcW w:w="1290" w:type="dxa"/>
            <w:tcBorders>
              <w:right w:val="double" w:sz="4" w:space="0" w:color="auto"/>
            </w:tcBorders>
            <w:noWrap/>
            <w:hideMark/>
          </w:tcPr>
          <w:p w14:paraId="534B8BB8"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w:t>
            </w:r>
          </w:p>
        </w:tc>
        <w:tc>
          <w:tcPr>
            <w:tcW w:w="1290" w:type="dxa"/>
            <w:tcBorders>
              <w:left w:val="double" w:sz="4" w:space="0" w:color="auto"/>
              <w:right w:val="nil"/>
            </w:tcBorders>
            <w:noWrap/>
            <w:hideMark/>
          </w:tcPr>
          <w:p w14:paraId="143C05C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 (0.01)</w:t>
            </w:r>
          </w:p>
        </w:tc>
      </w:tr>
      <w:tr w:rsidR="006E6E33" w:rsidRPr="00A45805" w14:paraId="63DA3513"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12" w:space="0" w:color="auto"/>
            </w:tcBorders>
            <w:hideMark/>
          </w:tcPr>
          <w:p w14:paraId="239C3687" w14:textId="77777777" w:rsidR="006E6E33" w:rsidRPr="0042659C" w:rsidRDefault="006E6E33" w:rsidP="00F75281">
            <w:pPr>
              <w:widowControl/>
              <w:wordWrap/>
              <w:autoSpaceDE/>
              <w:autoSpaceDN/>
              <w:rPr>
                <w:rFonts w:eastAsia="Times New Roman"/>
                <w:b w:val="0"/>
                <w:bCs w:val="0"/>
                <w:color w:val="000000"/>
              </w:rPr>
            </w:pPr>
          </w:p>
        </w:tc>
        <w:tc>
          <w:tcPr>
            <w:tcW w:w="1986" w:type="dxa"/>
            <w:tcBorders>
              <w:bottom w:val="single" w:sz="12" w:space="0" w:color="auto"/>
            </w:tcBorders>
            <w:hideMark/>
          </w:tcPr>
          <w:p w14:paraId="3AE49104"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Other ethnic groups</w:t>
            </w:r>
          </w:p>
        </w:tc>
        <w:tc>
          <w:tcPr>
            <w:tcW w:w="3548" w:type="dxa"/>
            <w:tcBorders>
              <w:bottom w:val="single" w:sz="12" w:space="0" w:color="auto"/>
            </w:tcBorders>
            <w:noWrap/>
            <w:hideMark/>
          </w:tcPr>
          <w:p w14:paraId="6D9C143A"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ercentage of any other ethnic group</w:t>
            </w:r>
          </w:p>
        </w:tc>
        <w:tc>
          <w:tcPr>
            <w:tcW w:w="1289" w:type="dxa"/>
            <w:tcBorders>
              <w:bottom w:val="single" w:sz="12" w:space="0" w:color="auto"/>
            </w:tcBorders>
            <w:noWrap/>
            <w:hideMark/>
          </w:tcPr>
          <w:p w14:paraId="17C0E3BE"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2)</w:t>
            </w:r>
          </w:p>
        </w:tc>
        <w:tc>
          <w:tcPr>
            <w:tcW w:w="1290" w:type="dxa"/>
            <w:tcBorders>
              <w:bottom w:val="single" w:sz="12" w:space="0" w:color="auto"/>
            </w:tcBorders>
            <w:noWrap/>
            <w:hideMark/>
          </w:tcPr>
          <w:p w14:paraId="5DEDAE70"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1)</w:t>
            </w:r>
          </w:p>
        </w:tc>
        <w:tc>
          <w:tcPr>
            <w:tcW w:w="1290" w:type="dxa"/>
            <w:tcBorders>
              <w:bottom w:val="single" w:sz="12" w:space="0" w:color="auto"/>
            </w:tcBorders>
            <w:noWrap/>
            <w:hideMark/>
          </w:tcPr>
          <w:p w14:paraId="0249E44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 (0)</w:t>
            </w:r>
          </w:p>
        </w:tc>
        <w:tc>
          <w:tcPr>
            <w:tcW w:w="1290" w:type="dxa"/>
            <w:tcBorders>
              <w:bottom w:val="single" w:sz="12" w:space="0" w:color="auto"/>
              <w:right w:val="double" w:sz="4" w:space="0" w:color="auto"/>
            </w:tcBorders>
            <w:noWrap/>
            <w:hideMark/>
          </w:tcPr>
          <w:p w14:paraId="67C7D069"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1)</w:t>
            </w:r>
          </w:p>
        </w:tc>
        <w:tc>
          <w:tcPr>
            <w:tcW w:w="1290" w:type="dxa"/>
            <w:tcBorders>
              <w:left w:val="double" w:sz="4" w:space="0" w:color="auto"/>
              <w:bottom w:val="single" w:sz="12" w:space="0" w:color="auto"/>
              <w:right w:val="nil"/>
            </w:tcBorders>
            <w:noWrap/>
            <w:hideMark/>
          </w:tcPr>
          <w:p w14:paraId="77932AB4"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1 (0.01)</w:t>
            </w:r>
          </w:p>
        </w:tc>
      </w:tr>
    </w:tbl>
    <w:bookmarkEnd w:id="1078"/>
    <w:p w14:paraId="671F1131" w14:textId="3184A87E" w:rsidR="00C5068C" w:rsidRDefault="00D07F2F" w:rsidP="000F3486">
      <w:pPr>
        <w:pStyle w:val="Caption"/>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20132AA3" w14:textId="4D9B7AFB" w:rsidR="006E6E33" w:rsidRDefault="006E6E33" w:rsidP="006E6E33">
      <w:pPr>
        <w:pStyle w:val="Caption"/>
        <w:keepNext/>
      </w:pPr>
      <w:bookmarkStart w:id="1079" w:name="_Ref140146213"/>
      <w:r w:rsidRPr="006E6E33">
        <w:lastRenderedPageBreak/>
        <w:t xml:space="preserve">Table </w:t>
      </w:r>
      <w:r w:rsidRPr="006E6E33">
        <w:fldChar w:fldCharType="begin"/>
      </w:r>
      <w:r w:rsidRPr="006E6E33">
        <w:instrText xml:space="preserve"> SEQ Table \* ARABIC </w:instrText>
      </w:r>
      <w:r w:rsidRPr="006E6E33">
        <w:fldChar w:fldCharType="separate"/>
      </w:r>
      <w:r w:rsidRPr="00F75281">
        <w:t>4</w:t>
      </w:r>
      <w:r w:rsidRPr="00F75281">
        <w:fldChar w:fldCharType="end"/>
      </w:r>
      <w:bookmarkEnd w:id="1079"/>
      <w:r w:rsidRPr="006E6E33">
        <w:t>. Estimated coefficients of explanatory variables to classify clusters.</w:t>
      </w:r>
    </w:p>
    <w:tbl>
      <w:tblPr>
        <w:tblStyle w:val="GridTable1Light"/>
        <w:tblW w:w="5000" w:type="pct"/>
        <w:tblLook w:val="04A0" w:firstRow="1" w:lastRow="0" w:firstColumn="1" w:lastColumn="0" w:noHBand="0" w:noVBand="1"/>
      </w:tblPr>
      <w:tblGrid>
        <w:gridCol w:w="2585"/>
        <w:gridCol w:w="2384"/>
        <w:gridCol w:w="6167"/>
        <w:gridCol w:w="709"/>
        <w:gridCol w:w="709"/>
        <w:gridCol w:w="709"/>
        <w:gridCol w:w="695"/>
      </w:tblGrid>
      <w:tr w:rsidR="006E6E33" w:rsidRPr="006E6E33" w14:paraId="11BC0D1B" w14:textId="77777777" w:rsidTr="006E6E3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79" w:type="pct"/>
            <w:gridSpan w:val="2"/>
            <w:tcBorders>
              <w:top w:val="single" w:sz="12" w:space="0" w:color="auto"/>
              <w:left w:val="nil"/>
              <w:bottom w:val="single" w:sz="12" w:space="0" w:color="auto"/>
            </w:tcBorders>
            <w:shd w:val="clear" w:color="auto" w:fill="A5A5A5" w:themeFill="accent3"/>
            <w:noWrap/>
            <w:hideMark/>
          </w:tcPr>
          <w:p w14:paraId="7946C5C5" w14:textId="77777777" w:rsidR="006E6E33" w:rsidRPr="006E6E33" w:rsidRDefault="006E6E33" w:rsidP="00F75281">
            <w:pPr>
              <w:jc w:val="center"/>
              <w:rPr>
                <w:b/>
                <w:bCs/>
                <w:sz w:val="18"/>
                <w:szCs w:val="18"/>
              </w:rPr>
            </w:pPr>
            <w:r w:rsidRPr="006E6E33">
              <w:rPr>
                <w:b/>
                <w:bCs/>
                <w:sz w:val="18"/>
                <w:szCs w:val="18"/>
              </w:rPr>
              <w:t>Domains</w:t>
            </w:r>
          </w:p>
        </w:tc>
        <w:tc>
          <w:tcPr>
            <w:tcW w:w="2209" w:type="pct"/>
            <w:tcBorders>
              <w:top w:val="single" w:sz="12" w:space="0" w:color="auto"/>
              <w:bottom w:val="single" w:sz="12" w:space="0" w:color="auto"/>
            </w:tcBorders>
            <w:shd w:val="clear" w:color="auto" w:fill="A5A5A5" w:themeFill="accent3"/>
            <w:noWrap/>
            <w:hideMark/>
          </w:tcPr>
          <w:p w14:paraId="2B1E0CE1" w14:textId="77777777" w:rsidR="006E6E33" w:rsidRPr="006E6E33" w:rsidRDefault="006E6E33" w:rsidP="00F7528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6E6E33">
              <w:rPr>
                <w:b/>
                <w:bCs/>
                <w:sz w:val="18"/>
                <w:szCs w:val="18"/>
              </w:rPr>
              <w:t>Variable</w:t>
            </w:r>
          </w:p>
        </w:tc>
        <w:tc>
          <w:tcPr>
            <w:tcW w:w="254" w:type="pct"/>
            <w:tcBorders>
              <w:top w:val="single" w:sz="12" w:space="0" w:color="auto"/>
              <w:bottom w:val="single" w:sz="12" w:space="0" w:color="auto"/>
            </w:tcBorders>
            <w:shd w:val="clear" w:color="auto" w:fill="A5A5A5" w:themeFill="accent3"/>
            <w:noWrap/>
            <w:hideMark/>
          </w:tcPr>
          <w:p w14:paraId="3AE0E663" w14:textId="77777777" w:rsidR="006E6E33" w:rsidRPr="006E6E33" w:rsidRDefault="006E6E33" w:rsidP="00F7528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6E6E33">
              <w:rPr>
                <w:b/>
                <w:bCs/>
                <w:sz w:val="18"/>
                <w:szCs w:val="18"/>
              </w:rPr>
              <w:t>G1</w:t>
            </w:r>
          </w:p>
        </w:tc>
        <w:tc>
          <w:tcPr>
            <w:tcW w:w="254" w:type="pct"/>
            <w:tcBorders>
              <w:top w:val="single" w:sz="12" w:space="0" w:color="auto"/>
              <w:bottom w:val="single" w:sz="12" w:space="0" w:color="auto"/>
            </w:tcBorders>
            <w:shd w:val="clear" w:color="auto" w:fill="A5A5A5" w:themeFill="accent3"/>
            <w:noWrap/>
            <w:hideMark/>
          </w:tcPr>
          <w:p w14:paraId="60F324DA" w14:textId="77777777" w:rsidR="006E6E33" w:rsidRPr="006E6E33" w:rsidRDefault="006E6E33" w:rsidP="00F7528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6E6E33">
              <w:rPr>
                <w:b/>
                <w:bCs/>
                <w:sz w:val="18"/>
                <w:szCs w:val="18"/>
              </w:rPr>
              <w:t>G2</w:t>
            </w:r>
          </w:p>
        </w:tc>
        <w:tc>
          <w:tcPr>
            <w:tcW w:w="254" w:type="pct"/>
            <w:tcBorders>
              <w:top w:val="single" w:sz="12" w:space="0" w:color="auto"/>
              <w:bottom w:val="single" w:sz="12" w:space="0" w:color="auto"/>
            </w:tcBorders>
            <w:shd w:val="clear" w:color="auto" w:fill="A5A5A5" w:themeFill="accent3"/>
            <w:noWrap/>
            <w:hideMark/>
          </w:tcPr>
          <w:p w14:paraId="6AD9A492" w14:textId="77777777" w:rsidR="006E6E33" w:rsidRPr="006E6E33" w:rsidRDefault="006E6E33" w:rsidP="00F7528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6E6E33">
              <w:rPr>
                <w:b/>
                <w:bCs/>
                <w:sz w:val="18"/>
                <w:szCs w:val="18"/>
              </w:rPr>
              <w:t>G3</w:t>
            </w:r>
          </w:p>
        </w:tc>
        <w:tc>
          <w:tcPr>
            <w:tcW w:w="250" w:type="pct"/>
            <w:tcBorders>
              <w:top w:val="single" w:sz="12" w:space="0" w:color="auto"/>
              <w:bottom w:val="single" w:sz="12" w:space="0" w:color="auto"/>
              <w:right w:val="nil"/>
            </w:tcBorders>
            <w:shd w:val="clear" w:color="auto" w:fill="A5A5A5" w:themeFill="accent3"/>
            <w:noWrap/>
            <w:hideMark/>
          </w:tcPr>
          <w:p w14:paraId="3A8B6C07" w14:textId="77777777" w:rsidR="006E6E33" w:rsidRPr="006E6E33" w:rsidRDefault="006E6E33" w:rsidP="00F7528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6E6E33">
              <w:rPr>
                <w:b/>
                <w:bCs/>
                <w:sz w:val="18"/>
                <w:szCs w:val="18"/>
              </w:rPr>
              <w:t>G4</w:t>
            </w:r>
          </w:p>
        </w:tc>
      </w:tr>
      <w:tr w:rsidR="006E6E33" w:rsidRPr="006E6E33" w14:paraId="30532827"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3988" w:type="pct"/>
            <w:gridSpan w:val="3"/>
            <w:tcBorders>
              <w:top w:val="single" w:sz="12" w:space="0" w:color="auto"/>
              <w:left w:val="nil"/>
            </w:tcBorders>
            <w:noWrap/>
            <w:hideMark/>
          </w:tcPr>
          <w:p w14:paraId="764F8000" w14:textId="77777777" w:rsidR="006E6E33" w:rsidRPr="006E6E33" w:rsidRDefault="006E6E33" w:rsidP="00F75281">
            <w:pPr>
              <w:rPr>
                <w:sz w:val="18"/>
                <w:szCs w:val="18"/>
              </w:rPr>
            </w:pPr>
            <w:r w:rsidRPr="006E6E33">
              <w:rPr>
                <w:sz w:val="18"/>
                <w:szCs w:val="18"/>
              </w:rPr>
              <w:t>Constant</w:t>
            </w:r>
          </w:p>
        </w:tc>
        <w:tc>
          <w:tcPr>
            <w:tcW w:w="254" w:type="pct"/>
            <w:tcBorders>
              <w:top w:val="single" w:sz="12" w:space="0" w:color="auto"/>
            </w:tcBorders>
            <w:noWrap/>
            <w:vAlign w:val="center"/>
            <w:hideMark/>
          </w:tcPr>
          <w:p w14:paraId="62EE6CD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597</w:t>
            </w:r>
          </w:p>
        </w:tc>
        <w:tc>
          <w:tcPr>
            <w:tcW w:w="254" w:type="pct"/>
            <w:tcBorders>
              <w:top w:val="single" w:sz="12" w:space="0" w:color="auto"/>
            </w:tcBorders>
            <w:noWrap/>
            <w:vAlign w:val="center"/>
            <w:hideMark/>
          </w:tcPr>
          <w:p w14:paraId="6FD37E00"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14:ligatures w14:val="standardContextual"/>
              </w:rPr>
            </w:pPr>
            <w:r w:rsidRPr="006E6E33">
              <w:rPr>
                <w:sz w:val="18"/>
                <w:szCs w:val="18"/>
                <w14:ligatures w14:val="standardContextual"/>
              </w:rPr>
              <w:t>0.518</w:t>
            </w:r>
          </w:p>
        </w:tc>
        <w:tc>
          <w:tcPr>
            <w:tcW w:w="254" w:type="pct"/>
            <w:tcBorders>
              <w:top w:val="single" w:sz="12" w:space="0" w:color="auto"/>
            </w:tcBorders>
            <w:noWrap/>
            <w:vAlign w:val="center"/>
            <w:hideMark/>
          </w:tcPr>
          <w:p w14:paraId="1F95C1C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14:ligatures w14:val="standardContextual"/>
              </w:rPr>
            </w:pPr>
            <w:r w:rsidRPr="006E6E33">
              <w:rPr>
                <w:sz w:val="18"/>
                <w:szCs w:val="18"/>
                <w14:ligatures w14:val="standardContextual"/>
              </w:rPr>
              <w:t>0.628</w:t>
            </w:r>
          </w:p>
        </w:tc>
        <w:tc>
          <w:tcPr>
            <w:tcW w:w="250" w:type="pct"/>
            <w:tcBorders>
              <w:top w:val="single" w:sz="12" w:space="0" w:color="auto"/>
              <w:right w:val="nil"/>
            </w:tcBorders>
            <w:noWrap/>
            <w:vAlign w:val="center"/>
            <w:hideMark/>
          </w:tcPr>
          <w:p w14:paraId="4F37F23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14:ligatures w14:val="standardContextual"/>
              </w:rPr>
            </w:pPr>
            <w:r w:rsidRPr="006E6E33">
              <w:rPr>
                <w:sz w:val="18"/>
                <w:szCs w:val="18"/>
                <w14:ligatures w14:val="standardContextual"/>
              </w:rPr>
              <w:t>-0.549</w:t>
            </w:r>
          </w:p>
        </w:tc>
      </w:tr>
      <w:tr w:rsidR="006E6E33" w:rsidRPr="006E6E33" w14:paraId="7C248AC7"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val="restart"/>
            <w:tcBorders>
              <w:left w:val="nil"/>
            </w:tcBorders>
            <w:noWrap/>
            <w:hideMark/>
          </w:tcPr>
          <w:p w14:paraId="01383EA8" w14:textId="77777777" w:rsidR="006E6E33" w:rsidRPr="006E6E33" w:rsidRDefault="006E6E33" w:rsidP="00F75281">
            <w:pPr>
              <w:rPr>
                <w:b w:val="0"/>
                <w:bCs w:val="0"/>
                <w:sz w:val="18"/>
                <w:szCs w:val="18"/>
              </w:rPr>
            </w:pPr>
            <w:r w:rsidRPr="006E6E33">
              <w:rPr>
                <w:b w:val="0"/>
                <w:bCs w:val="0"/>
                <w:sz w:val="18"/>
                <w:szCs w:val="18"/>
              </w:rPr>
              <w:t>Regions in England</w:t>
            </w:r>
          </w:p>
        </w:tc>
        <w:tc>
          <w:tcPr>
            <w:tcW w:w="3063" w:type="pct"/>
            <w:gridSpan w:val="2"/>
            <w:noWrap/>
            <w:hideMark/>
          </w:tcPr>
          <w:p w14:paraId="65C8686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North East</w:t>
            </w:r>
          </w:p>
        </w:tc>
        <w:tc>
          <w:tcPr>
            <w:tcW w:w="254" w:type="pct"/>
            <w:noWrap/>
            <w:vAlign w:val="center"/>
            <w:hideMark/>
          </w:tcPr>
          <w:p w14:paraId="545937A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7DB965A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4C7E6D6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39</w:t>
            </w:r>
          </w:p>
        </w:tc>
        <w:tc>
          <w:tcPr>
            <w:tcW w:w="250" w:type="pct"/>
            <w:tcBorders>
              <w:right w:val="nil"/>
            </w:tcBorders>
            <w:noWrap/>
            <w:vAlign w:val="center"/>
            <w:hideMark/>
          </w:tcPr>
          <w:p w14:paraId="29389E7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0004A6CE"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20ECFA0B" w14:textId="77777777" w:rsidR="006E6E33" w:rsidRPr="006E6E33" w:rsidRDefault="006E6E33" w:rsidP="00F75281">
            <w:pPr>
              <w:rPr>
                <w:sz w:val="18"/>
                <w:szCs w:val="18"/>
              </w:rPr>
            </w:pPr>
          </w:p>
        </w:tc>
        <w:tc>
          <w:tcPr>
            <w:tcW w:w="3063" w:type="pct"/>
            <w:gridSpan w:val="2"/>
            <w:noWrap/>
            <w:hideMark/>
          </w:tcPr>
          <w:p w14:paraId="3E413450"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Yorkshire and the Humber</w:t>
            </w:r>
          </w:p>
        </w:tc>
        <w:tc>
          <w:tcPr>
            <w:tcW w:w="254" w:type="pct"/>
            <w:noWrap/>
            <w:vAlign w:val="center"/>
            <w:hideMark/>
          </w:tcPr>
          <w:p w14:paraId="6680C35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74D3D2F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72</w:t>
            </w:r>
          </w:p>
        </w:tc>
        <w:tc>
          <w:tcPr>
            <w:tcW w:w="254" w:type="pct"/>
            <w:noWrap/>
            <w:vAlign w:val="center"/>
            <w:hideMark/>
          </w:tcPr>
          <w:p w14:paraId="7D5194E3"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3DC9C12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1.665</w:t>
            </w:r>
          </w:p>
        </w:tc>
      </w:tr>
      <w:tr w:rsidR="006E6E33" w:rsidRPr="006E6E33" w14:paraId="14B6CC60"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D7FDCF0" w14:textId="77777777" w:rsidR="006E6E33" w:rsidRPr="006E6E33" w:rsidRDefault="006E6E33" w:rsidP="00F75281">
            <w:pPr>
              <w:rPr>
                <w:b w:val="0"/>
                <w:bCs w:val="0"/>
                <w:sz w:val="18"/>
                <w:szCs w:val="18"/>
              </w:rPr>
            </w:pPr>
          </w:p>
        </w:tc>
        <w:tc>
          <w:tcPr>
            <w:tcW w:w="3063" w:type="pct"/>
            <w:gridSpan w:val="2"/>
            <w:noWrap/>
            <w:hideMark/>
          </w:tcPr>
          <w:p w14:paraId="3D4BD48E"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East Midlands</w:t>
            </w:r>
          </w:p>
        </w:tc>
        <w:tc>
          <w:tcPr>
            <w:tcW w:w="254" w:type="pct"/>
            <w:noWrap/>
            <w:vAlign w:val="center"/>
            <w:hideMark/>
          </w:tcPr>
          <w:p w14:paraId="21262C7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5084CC1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11974A2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740591C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356</w:t>
            </w:r>
          </w:p>
        </w:tc>
      </w:tr>
      <w:tr w:rsidR="006E6E33" w:rsidRPr="006E6E33" w14:paraId="4661DB3B"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3CB3832" w14:textId="77777777" w:rsidR="006E6E33" w:rsidRPr="006E6E33" w:rsidRDefault="006E6E33" w:rsidP="00F75281">
            <w:pPr>
              <w:rPr>
                <w:b w:val="0"/>
                <w:bCs w:val="0"/>
                <w:sz w:val="18"/>
                <w:szCs w:val="18"/>
              </w:rPr>
            </w:pPr>
          </w:p>
        </w:tc>
        <w:tc>
          <w:tcPr>
            <w:tcW w:w="3063" w:type="pct"/>
            <w:gridSpan w:val="2"/>
            <w:noWrap/>
            <w:hideMark/>
          </w:tcPr>
          <w:p w14:paraId="6637AE47"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West Midlands</w:t>
            </w:r>
          </w:p>
        </w:tc>
        <w:tc>
          <w:tcPr>
            <w:tcW w:w="254" w:type="pct"/>
            <w:noWrap/>
            <w:vAlign w:val="center"/>
            <w:hideMark/>
          </w:tcPr>
          <w:p w14:paraId="0125CB0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18</w:t>
            </w:r>
          </w:p>
        </w:tc>
        <w:tc>
          <w:tcPr>
            <w:tcW w:w="254" w:type="pct"/>
            <w:noWrap/>
            <w:vAlign w:val="center"/>
            <w:hideMark/>
          </w:tcPr>
          <w:p w14:paraId="21E9F72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27BC3EF6"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38</w:t>
            </w:r>
          </w:p>
        </w:tc>
        <w:tc>
          <w:tcPr>
            <w:tcW w:w="250" w:type="pct"/>
            <w:tcBorders>
              <w:right w:val="nil"/>
            </w:tcBorders>
            <w:noWrap/>
            <w:vAlign w:val="center"/>
            <w:hideMark/>
          </w:tcPr>
          <w:p w14:paraId="7BC8188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6C9588BB"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3324431F" w14:textId="77777777" w:rsidR="006E6E33" w:rsidRPr="006E6E33" w:rsidRDefault="006E6E33" w:rsidP="00F75281">
            <w:pPr>
              <w:rPr>
                <w:sz w:val="18"/>
                <w:szCs w:val="18"/>
              </w:rPr>
            </w:pPr>
          </w:p>
        </w:tc>
        <w:tc>
          <w:tcPr>
            <w:tcW w:w="3063" w:type="pct"/>
            <w:gridSpan w:val="2"/>
            <w:noWrap/>
            <w:hideMark/>
          </w:tcPr>
          <w:p w14:paraId="112FCA3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East of England</w:t>
            </w:r>
          </w:p>
        </w:tc>
        <w:tc>
          <w:tcPr>
            <w:tcW w:w="254" w:type="pct"/>
            <w:noWrap/>
            <w:vAlign w:val="center"/>
            <w:hideMark/>
          </w:tcPr>
          <w:p w14:paraId="716C69A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671F14A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44</w:t>
            </w:r>
          </w:p>
        </w:tc>
        <w:tc>
          <w:tcPr>
            <w:tcW w:w="254" w:type="pct"/>
            <w:noWrap/>
            <w:vAlign w:val="center"/>
            <w:hideMark/>
          </w:tcPr>
          <w:p w14:paraId="2E68EA05"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34</w:t>
            </w:r>
          </w:p>
        </w:tc>
        <w:tc>
          <w:tcPr>
            <w:tcW w:w="250" w:type="pct"/>
            <w:tcBorders>
              <w:right w:val="nil"/>
            </w:tcBorders>
            <w:noWrap/>
            <w:vAlign w:val="center"/>
            <w:hideMark/>
          </w:tcPr>
          <w:p w14:paraId="09E68C00"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4CF8CD55"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3FAB58A2" w14:textId="77777777" w:rsidR="006E6E33" w:rsidRPr="006E6E33" w:rsidRDefault="006E6E33" w:rsidP="00F75281">
            <w:pPr>
              <w:rPr>
                <w:sz w:val="18"/>
                <w:szCs w:val="18"/>
              </w:rPr>
            </w:pPr>
          </w:p>
        </w:tc>
        <w:tc>
          <w:tcPr>
            <w:tcW w:w="3063" w:type="pct"/>
            <w:gridSpan w:val="2"/>
            <w:noWrap/>
            <w:hideMark/>
          </w:tcPr>
          <w:p w14:paraId="2B740B8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London</w:t>
            </w:r>
          </w:p>
        </w:tc>
        <w:tc>
          <w:tcPr>
            <w:tcW w:w="254" w:type="pct"/>
            <w:noWrap/>
            <w:vAlign w:val="center"/>
            <w:hideMark/>
          </w:tcPr>
          <w:p w14:paraId="1DEA26B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1.770</w:t>
            </w:r>
          </w:p>
        </w:tc>
        <w:tc>
          <w:tcPr>
            <w:tcW w:w="254" w:type="pct"/>
            <w:noWrap/>
            <w:vAlign w:val="center"/>
            <w:hideMark/>
          </w:tcPr>
          <w:p w14:paraId="3ADCD01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4427DB5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48</w:t>
            </w:r>
          </w:p>
        </w:tc>
        <w:tc>
          <w:tcPr>
            <w:tcW w:w="250" w:type="pct"/>
            <w:tcBorders>
              <w:right w:val="nil"/>
            </w:tcBorders>
            <w:noWrap/>
            <w:vAlign w:val="center"/>
            <w:hideMark/>
          </w:tcPr>
          <w:p w14:paraId="48179D42"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301393A5"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7FEA2658" w14:textId="77777777" w:rsidR="006E6E33" w:rsidRPr="006E6E33" w:rsidRDefault="006E6E33" w:rsidP="00F75281">
            <w:pPr>
              <w:rPr>
                <w:sz w:val="18"/>
                <w:szCs w:val="18"/>
              </w:rPr>
            </w:pPr>
          </w:p>
        </w:tc>
        <w:tc>
          <w:tcPr>
            <w:tcW w:w="3063" w:type="pct"/>
            <w:gridSpan w:val="2"/>
            <w:noWrap/>
            <w:hideMark/>
          </w:tcPr>
          <w:p w14:paraId="54CDF075"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outh West</w:t>
            </w:r>
          </w:p>
        </w:tc>
        <w:tc>
          <w:tcPr>
            <w:tcW w:w="254" w:type="pct"/>
            <w:noWrap/>
            <w:vAlign w:val="center"/>
            <w:hideMark/>
          </w:tcPr>
          <w:p w14:paraId="7B8EA752"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561</w:t>
            </w:r>
          </w:p>
        </w:tc>
        <w:tc>
          <w:tcPr>
            <w:tcW w:w="254" w:type="pct"/>
            <w:noWrap/>
            <w:vAlign w:val="center"/>
            <w:hideMark/>
          </w:tcPr>
          <w:p w14:paraId="2AB5E76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37</w:t>
            </w:r>
          </w:p>
        </w:tc>
        <w:tc>
          <w:tcPr>
            <w:tcW w:w="254" w:type="pct"/>
            <w:noWrap/>
            <w:vAlign w:val="center"/>
            <w:hideMark/>
          </w:tcPr>
          <w:p w14:paraId="1F7C3D8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37</w:t>
            </w:r>
          </w:p>
        </w:tc>
        <w:tc>
          <w:tcPr>
            <w:tcW w:w="250" w:type="pct"/>
            <w:tcBorders>
              <w:right w:val="nil"/>
            </w:tcBorders>
            <w:noWrap/>
            <w:vAlign w:val="center"/>
            <w:hideMark/>
          </w:tcPr>
          <w:p w14:paraId="7C504FD5"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1.010</w:t>
            </w:r>
          </w:p>
        </w:tc>
      </w:tr>
      <w:tr w:rsidR="006E6E33" w:rsidRPr="006E6E33" w14:paraId="4B10D692"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val="restart"/>
            <w:tcBorders>
              <w:left w:val="nil"/>
            </w:tcBorders>
            <w:noWrap/>
            <w:hideMark/>
          </w:tcPr>
          <w:p w14:paraId="7A13DEC1" w14:textId="77777777" w:rsidR="006E6E33" w:rsidRPr="006E6E33" w:rsidRDefault="006E6E33" w:rsidP="00F75281">
            <w:pPr>
              <w:rPr>
                <w:b w:val="0"/>
                <w:bCs w:val="0"/>
                <w:sz w:val="18"/>
                <w:szCs w:val="18"/>
              </w:rPr>
            </w:pPr>
            <w:r w:rsidRPr="006E6E33">
              <w:rPr>
                <w:b w:val="0"/>
                <w:bCs w:val="0"/>
                <w:sz w:val="18"/>
                <w:szCs w:val="18"/>
              </w:rPr>
              <w:t>Socioeconomic</w:t>
            </w:r>
          </w:p>
        </w:tc>
        <w:tc>
          <w:tcPr>
            <w:tcW w:w="854" w:type="pct"/>
            <w:vMerge w:val="restart"/>
            <w:noWrap/>
            <w:hideMark/>
          </w:tcPr>
          <w:p w14:paraId="67558CB2"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Income</w:t>
            </w:r>
          </w:p>
        </w:tc>
        <w:tc>
          <w:tcPr>
            <w:tcW w:w="2209" w:type="pct"/>
            <w:noWrap/>
            <w:hideMark/>
          </w:tcPr>
          <w:p w14:paraId="580368CC"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households in lowest household income quintile at national level</w:t>
            </w:r>
          </w:p>
        </w:tc>
        <w:tc>
          <w:tcPr>
            <w:tcW w:w="254" w:type="pct"/>
            <w:noWrap/>
            <w:vAlign w:val="center"/>
            <w:hideMark/>
          </w:tcPr>
          <w:p w14:paraId="15D835A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228FDFF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08</w:t>
            </w:r>
          </w:p>
        </w:tc>
        <w:tc>
          <w:tcPr>
            <w:tcW w:w="254" w:type="pct"/>
            <w:noWrap/>
            <w:vAlign w:val="center"/>
            <w:hideMark/>
          </w:tcPr>
          <w:p w14:paraId="0490412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286</w:t>
            </w:r>
          </w:p>
        </w:tc>
        <w:tc>
          <w:tcPr>
            <w:tcW w:w="250" w:type="pct"/>
            <w:tcBorders>
              <w:right w:val="nil"/>
            </w:tcBorders>
            <w:noWrap/>
            <w:vAlign w:val="center"/>
            <w:hideMark/>
          </w:tcPr>
          <w:p w14:paraId="2D204C03"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6AA4C60A"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600483D1" w14:textId="77777777" w:rsidR="006E6E33" w:rsidRPr="006E6E33" w:rsidRDefault="006E6E33" w:rsidP="00F75281">
            <w:pPr>
              <w:rPr>
                <w:sz w:val="18"/>
                <w:szCs w:val="18"/>
              </w:rPr>
            </w:pPr>
          </w:p>
        </w:tc>
        <w:tc>
          <w:tcPr>
            <w:tcW w:w="854" w:type="pct"/>
            <w:vMerge/>
            <w:noWrap/>
            <w:hideMark/>
          </w:tcPr>
          <w:p w14:paraId="2841CE88"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p>
        </w:tc>
        <w:tc>
          <w:tcPr>
            <w:tcW w:w="2209" w:type="pct"/>
            <w:noWrap/>
            <w:hideMark/>
          </w:tcPr>
          <w:p w14:paraId="7F9CF69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households in median household income quintile at national level</w:t>
            </w:r>
          </w:p>
        </w:tc>
        <w:tc>
          <w:tcPr>
            <w:tcW w:w="254" w:type="pct"/>
            <w:noWrap/>
            <w:vAlign w:val="center"/>
            <w:hideMark/>
          </w:tcPr>
          <w:p w14:paraId="43AC1D9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06</w:t>
            </w:r>
          </w:p>
        </w:tc>
        <w:tc>
          <w:tcPr>
            <w:tcW w:w="254" w:type="pct"/>
            <w:noWrap/>
            <w:vAlign w:val="center"/>
            <w:hideMark/>
          </w:tcPr>
          <w:p w14:paraId="3CF8596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1E8B016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03</w:t>
            </w:r>
          </w:p>
        </w:tc>
        <w:tc>
          <w:tcPr>
            <w:tcW w:w="250" w:type="pct"/>
            <w:tcBorders>
              <w:right w:val="nil"/>
            </w:tcBorders>
            <w:noWrap/>
            <w:vAlign w:val="center"/>
            <w:hideMark/>
          </w:tcPr>
          <w:p w14:paraId="55C1108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3343D509"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E4E5F26" w14:textId="77777777" w:rsidR="006E6E33" w:rsidRPr="006E6E33" w:rsidRDefault="006E6E33" w:rsidP="00F75281">
            <w:pPr>
              <w:rPr>
                <w:sz w:val="18"/>
                <w:szCs w:val="18"/>
              </w:rPr>
            </w:pPr>
          </w:p>
        </w:tc>
        <w:tc>
          <w:tcPr>
            <w:tcW w:w="854" w:type="pct"/>
            <w:vMerge/>
            <w:noWrap/>
            <w:hideMark/>
          </w:tcPr>
          <w:p w14:paraId="2FA515C3"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p>
        </w:tc>
        <w:tc>
          <w:tcPr>
            <w:tcW w:w="2209" w:type="pct"/>
            <w:noWrap/>
            <w:hideMark/>
          </w:tcPr>
          <w:p w14:paraId="6B40B553"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households in top household income quintile at national level</w:t>
            </w:r>
          </w:p>
        </w:tc>
        <w:tc>
          <w:tcPr>
            <w:tcW w:w="254" w:type="pct"/>
            <w:noWrap/>
            <w:vAlign w:val="center"/>
          </w:tcPr>
          <w:p w14:paraId="2C79290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tcPr>
          <w:p w14:paraId="3F283016"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tcPr>
          <w:p w14:paraId="03C9927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670483D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92</w:t>
            </w:r>
          </w:p>
        </w:tc>
      </w:tr>
      <w:tr w:rsidR="006E6E33" w:rsidRPr="006E6E33" w14:paraId="18FC4900"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C5077A3" w14:textId="77777777" w:rsidR="006E6E33" w:rsidRPr="006E6E33" w:rsidRDefault="006E6E33" w:rsidP="00F75281">
            <w:pPr>
              <w:rPr>
                <w:b w:val="0"/>
                <w:bCs w:val="0"/>
                <w:sz w:val="18"/>
                <w:szCs w:val="18"/>
              </w:rPr>
            </w:pPr>
          </w:p>
        </w:tc>
        <w:tc>
          <w:tcPr>
            <w:tcW w:w="854" w:type="pct"/>
            <w:noWrap/>
            <w:hideMark/>
          </w:tcPr>
          <w:p w14:paraId="460A78FD"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Occupation</w:t>
            </w:r>
          </w:p>
        </w:tc>
        <w:tc>
          <w:tcPr>
            <w:tcW w:w="2209" w:type="pct"/>
            <w:noWrap/>
            <w:hideMark/>
          </w:tcPr>
          <w:p w14:paraId="1AD05469"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Social Grade C1 (lower middle class)</w:t>
            </w:r>
          </w:p>
        </w:tc>
        <w:tc>
          <w:tcPr>
            <w:tcW w:w="254" w:type="pct"/>
            <w:noWrap/>
            <w:vAlign w:val="center"/>
            <w:hideMark/>
          </w:tcPr>
          <w:p w14:paraId="4542F31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3474CD5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313</w:t>
            </w:r>
          </w:p>
        </w:tc>
        <w:tc>
          <w:tcPr>
            <w:tcW w:w="254" w:type="pct"/>
            <w:noWrap/>
            <w:vAlign w:val="center"/>
            <w:hideMark/>
          </w:tcPr>
          <w:p w14:paraId="7FF6527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27C7044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89</w:t>
            </w:r>
          </w:p>
        </w:tc>
      </w:tr>
      <w:tr w:rsidR="006E6E33" w:rsidRPr="006E6E33" w14:paraId="521B63C7"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21894EBB" w14:textId="77777777" w:rsidR="006E6E33" w:rsidRPr="006E6E33" w:rsidRDefault="006E6E33" w:rsidP="00F75281">
            <w:pPr>
              <w:rPr>
                <w:b w:val="0"/>
                <w:bCs w:val="0"/>
                <w:sz w:val="18"/>
                <w:szCs w:val="18"/>
              </w:rPr>
            </w:pPr>
          </w:p>
        </w:tc>
        <w:tc>
          <w:tcPr>
            <w:tcW w:w="854" w:type="pct"/>
            <w:noWrap/>
            <w:hideMark/>
          </w:tcPr>
          <w:p w14:paraId="2B9E2B95"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Housing type</w:t>
            </w:r>
          </w:p>
        </w:tc>
        <w:tc>
          <w:tcPr>
            <w:tcW w:w="2209" w:type="pct"/>
            <w:noWrap/>
            <w:hideMark/>
          </w:tcPr>
          <w:p w14:paraId="6DFAD030"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dwellings with ≥3 bedrooms</w:t>
            </w:r>
          </w:p>
        </w:tc>
        <w:tc>
          <w:tcPr>
            <w:tcW w:w="254" w:type="pct"/>
            <w:noWrap/>
            <w:vAlign w:val="center"/>
            <w:hideMark/>
          </w:tcPr>
          <w:p w14:paraId="4A11B23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23EE5CF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0A71550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266</w:t>
            </w:r>
          </w:p>
        </w:tc>
        <w:tc>
          <w:tcPr>
            <w:tcW w:w="250" w:type="pct"/>
            <w:tcBorders>
              <w:right w:val="nil"/>
            </w:tcBorders>
            <w:noWrap/>
            <w:vAlign w:val="center"/>
            <w:hideMark/>
          </w:tcPr>
          <w:p w14:paraId="38D803E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28503FA9"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val="restart"/>
            <w:tcBorders>
              <w:left w:val="nil"/>
            </w:tcBorders>
            <w:noWrap/>
            <w:hideMark/>
          </w:tcPr>
          <w:p w14:paraId="7FCFAA79" w14:textId="77777777" w:rsidR="006E6E33" w:rsidRPr="006E6E33" w:rsidRDefault="006E6E33" w:rsidP="00F75281">
            <w:pPr>
              <w:rPr>
                <w:sz w:val="18"/>
                <w:szCs w:val="18"/>
              </w:rPr>
            </w:pPr>
            <w:r w:rsidRPr="006E6E33">
              <w:rPr>
                <w:sz w:val="18"/>
                <w:szCs w:val="18"/>
              </w:rPr>
              <w:t>Accessibility</w:t>
            </w:r>
          </w:p>
        </w:tc>
        <w:tc>
          <w:tcPr>
            <w:tcW w:w="854" w:type="pct"/>
            <w:noWrap/>
            <w:hideMark/>
          </w:tcPr>
          <w:p w14:paraId="5CCBD459"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Residential density</w:t>
            </w:r>
          </w:p>
        </w:tc>
        <w:tc>
          <w:tcPr>
            <w:tcW w:w="2209" w:type="pct"/>
            <w:noWrap/>
            <w:hideMark/>
          </w:tcPr>
          <w:p w14:paraId="129E45DB"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Resident population density (1,000 inhabitants per km</w:t>
            </w:r>
            <w:r w:rsidRPr="006E6E33">
              <w:rPr>
                <w:sz w:val="18"/>
                <w:szCs w:val="18"/>
                <w:vertAlign w:val="superscript"/>
              </w:rPr>
              <w:t>2</w:t>
            </w:r>
            <w:r w:rsidRPr="006E6E33">
              <w:rPr>
                <w:sz w:val="18"/>
                <w:szCs w:val="18"/>
              </w:rPr>
              <w:t>)</w:t>
            </w:r>
          </w:p>
        </w:tc>
        <w:tc>
          <w:tcPr>
            <w:tcW w:w="254" w:type="pct"/>
            <w:noWrap/>
            <w:vAlign w:val="center"/>
            <w:hideMark/>
          </w:tcPr>
          <w:p w14:paraId="5CEAAF22"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324D9D9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80</w:t>
            </w:r>
          </w:p>
        </w:tc>
        <w:tc>
          <w:tcPr>
            <w:tcW w:w="254" w:type="pct"/>
            <w:noWrap/>
            <w:vAlign w:val="center"/>
            <w:hideMark/>
          </w:tcPr>
          <w:p w14:paraId="66A4904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524125B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7FBE1DC0"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29A704FF" w14:textId="77777777" w:rsidR="006E6E33" w:rsidRPr="006E6E33" w:rsidRDefault="006E6E33" w:rsidP="00F75281">
            <w:pPr>
              <w:rPr>
                <w:sz w:val="18"/>
                <w:szCs w:val="18"/>
              </w:rPr>
            </w:pPr>
          </w:p>
        </w:tc>
        <w:tc>
          <w:tcPr>
            <w:tcW w:w="854" w:type="pct"/>
            <w:vMerge w:val="restart"/>
            <w:noWrap/>
            <w:hideMark/>
          </w:tcPr>
          <w:p w14:paraId="077772DF"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Car availability</w:t>
            </w:r>
          </w:p>
        </w:tc>
        <w:tc>
          <w:tcPr>
            <w:tcW w:w="2209" w:type="pct"/>
            <w:noWrap/>
            <w:hideMark/>
          </w:tcPr>
          <w:p w14:paraId="0C7E8C63"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households with 1 vehicle</w:t>
            </w:r>
          </w:p>
        </w:tc>
        <w:tc>
          <w:tcPr>
            <w:tcW w:w="254" w:type="pct"/>
            <w:noWrap/>
            <w:vAlign w:val="center"/>
            <w:hideMark/>
          </w:tcPr>
          <w:p w14:paraId="6DDC6E5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79</w:t>
            </w:r>
          </w:p>
        </w:tc>
        <w:tc>
          <w:tcPr>
            <w:tcW w:w="254" w:type="pct"/>
            <w:noWrap/>
            <w:vAlign w:val="center"/>
            <w:hideMark/>
          </w:tcPr>
          <w:p w14:paraId="3C828255"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13</w:t>
            </w:r>
          </w:p>
        </w:tc>
        <w:tc>
          <w:tcPr>
            <w:tcW w:w="254" w:type="pct"/>
            <w:noWrap/>
            <w:vAlign w:val="center"/>
            <w:hideMark/>
          </w:tcPr>
          <w:p w14:paraId="75CED8A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13</w:t>
            </w:r>
          </w:p>
        </w:tc>
        <w:tc>
          <w:tcPr>
            <w:tcW w:w="250" w:type="pct"/>
            <w:tcBorders>
              <w:right w:val="nil"/>
            </w:tcBorders>
            <w:noWrap/>
            <w:vAlign w:val="center"/>
            <w:hideMark/>
          </w:tcPr>
          <w:p w14:paraId="1B5AA6C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45</w:t>
            </w:r>
          </w:p>
        </w:tc>
      </w:tr>
      <w:tr w:rsidR="006E6E33" w:rsidRPr="006E6E33" w14:paraId="32839801"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3B8844B0" w14:textId="77777777" w:rsidR="006E6E33" w:rsidRPr="006E6E33" w:rsidRDefault="006E6E33" w:rsidP="00F75281">
            <w:pPr>
              <w:rPr>
                <w:b w:val="0"/>
                <w:bCs w:val="0"/>
                <w:sz w:val="18"/>
                <w:szCs w:val="18"/>
              </w:rPr>
            </w:pPr>
          </w:p>
        </w:tc>
        <w:tc>
          <w:tcPr>
            <w:tcW w:w="854" w:type="pct"/>
            <w:vMerge/>
            <w:noWrap/>
            <w:hideMark/>
          </w:tcPr>
          <w:p w14:paraId="75BFEA2D"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p>
        </w:tc>
        <w:tc>
          <w:tcPr>
            <w:tcW w:w="2209" w:type="pct"/>
            <w:noWrap/>
            <w:hideMark/>
          </w:tcPr>
          <w:p w14:paraId="5E87C32C"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households with ≥3 vehicles</w:t>
            </w:r>
          </w:p>
        </w:tc>
        <w:tc>
          <w:tcPr>
            <w:tcW w:w="254" w:type="pct"/>
            <w:noWrap/>
            <w:vAlign w:val="center"/>
            <w:hideMark/>
          </w:tcPr>
          <w:p w14:paraId="19574E85"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456C0E7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255</w:t>
            </w:r>
          </w:p>
        </w:tc>
        <w:tc>
          <w:tcPr>
            <w:tcW w:w="254" w:type="pct"/>
            <w:noWrap/>
            <w:vAlign w:val="center"/>
            <w:hideMark/>
          </w:tcPr>
          <w:p w14:paraId="5D74F13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6A574F2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842</w:t>
            </w:r>
          </w:p>
        </w:tc>
      </w:tr>
      <w:tr w:rsidR="006E6E33" w:rsidRPr="006E6E33" w14:paraId="3D4E4216"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7D6B313B" w14:textId="77777777" w:rsidR="006E6E33" w:rsidRPr="006E6E33" w:rsidRDefault="006E6E33" w:rsidP="00F75281">
            <w:pPr>
              <w:rPr>
                <w:b w:val="0"/>
                <w:bCs w:val="0"/>
                <w:sz w:val="18"/>
                <w:szCs w:val="18"/>
              </w:rPr>
            </w:pPr>
          </w:p>
        </w:tc>
        <w:tc>
          <w:tcPr>
            <w:tcW w:w="854" w:type="pct"/>
            <w:vMerge w:val="restart"/>
            <w:noWrap/>
            <w:hideMark/>
          </w:tcPr>
          <w:p w14:paraId="144CA098"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14:ligatures w14:val="standardContextual"/>
              </w:rPr>
            </w:pPr>
            <w:r w:rsidRPr="006E6E33">
              <w:rPr>
                <w:sz w:val="18"/>
                <w:szCs w:val="18"/>
              </w:rPr>
              <w:t>Clinical capacity and</w:t>
            </w:r>
          </w:p>
          <w:p w14:paraId="5AB999F2"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 xml:space="preserve"> Allowed premises</w:t>
            </w:r>
          </w:p>
        </w:tc>
        <w:tc>
          <w:tcPr>
            <w:tcW w:w="2209" w:type="pct"/>
            <w:noWrap/>
            <w:hideMark/>
          </w:tcPr>
          <w:p w14:paraId="1D53B1A2"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Hospitals (per 1,000 inhabitants)</w:t>
            </w:r>
          </w:p>
        </w:tc>
        <w:tc>
          <w:tcPr>
            <w:tcW w:w="254" w:type="pct"/>
            <w:noWrap/>
            <w:vAlign w:val="center"/>
            <w:hideMark/>
          </w:tcPr>
          <w:p w14:paraId="2ED249B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97</w:t>
            </w:r>
          </w:p>
        </w:tc>
        <w:tc>
          <w:tcPr>
            <w:tcW w:w="254" w:type="pct"/>
            <w:noWrap/>
            <w:vAlign w:val="center"/>
            <w:hideMark/>
          </w:tcPr>
          <w:p w14:paraId="54632F0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206</w:t>
            </w:r>
          </w:p>
        </w:tc>
        <w:tc>
          <w:tcPr>
            <w:tcW w:w="254" w:type="pct"/>
            <w:noWrap/>
            <w:vAlign w:val="center"/>
            <w:hideMark/>
          </w:tcPr>
          <w:p w14:paraId="7C10CE53"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09</w:t>
            </w:r>
          </w:p>
        </w:tc>
        <w:tc>
          <w:tcPr>
            <w:tcW w:w="250" w:type="pct"/>
            <w:tcBorders>
              <w:right w:val="nil"/>
            </w:tcBorders>
            <w:noWrap/>
            <w:vAlign w:val="center"/>
            <w:hideMark/>
          </w:tcPr>
          <w:p w14:paraId="2BC846B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09</w:t>
            </w:r>
          </w:p>
        </w:tc>
      </w:tr>
      <w:tr w:rsidR="006E6E33" w:rsidRPr="006E6E33" w14:paraId="0829CFC4"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7E4A0AC6" w14:textId="77777777" w:rsidR="006E6E33" w:rsidRPr="006E6E33" w:rsidRDefault="006E6E33" w:rsidP="00F75281">
            <w:pPr>
              <w:rPr>
                <w:b w:val="0"/>
                <w:bCs w:val="0"/>
                <w:sz w:val="18"/>
                <w:szCs w:val="18"/>
              </w:rPr>
            </w:pPr>
          </w:p>
        </w:tc>
        <w:tc>
          <w:tcPr>
            <w:tcW w:w="854" w:type="pct"/>
            <w:vMerge/>
            <w:noWrap/>
            <w:hideMark/>
          </w:tcPr>
          <w:p w14:paraId="798C4463"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p>
        </w:tc>
        <w:tc>
          <w:tcPr>
            <w:tcW w:w="2209" w:type="pct"/>
            <w:noWrap/>
            <w:hideMark/>
          </w:tcPr>
          <w:p w14:paraId="152890EA"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arks (per 1,000 inhabitants)</w:t>
            </w:r>
          </w:p>
        </w:tc>
        <w:tc>
          <w:tcPr>
            <w:tcW w:w="254" w:type="pct"/>
            <w:noWrap/>
            <w:vAlign w:val="center"/>
            <w:hideMark/>
          </w:tcPr>
          <w:p w14:paraId="504C19B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1283E1A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33</w:t>
            </w:r>
          </w:p>
        </w:tc>
        <w:tc>
          <w:tcPr>
            <w:tcW w:w="254" w:type="pct"/>
            <w:noWrap/>
            <w:vAlign w:val="center"/>
            <w:hideMark/>
          </w:tcPr>
          <w:p w14:paraId="6875229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70BC703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10A70474"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tcBorders>
              <w:left w:val="nil"/>
            </w:tcBorders>
            <w:noWrap/>
            <w:hideMark/>
          </w:tcPr>
          <w:p w14:paraId="47144754" w14:textId="77777777" w:rsidR="006E6E33" w:rsidRPr="006E6E33" w:rsidRDefault="006E6E33" w:rsidP="00F75281">
            <w:pPr>
              <w:rPr>
                <w:sz w:val="18"/>
                <w:szCs w:val="18"/>
              </w:rPr>
            </w:pPr>
            <w:r w:rsidRPr="006E6E33">
              <w:rPr>
                <w:sz w:val="18"/>
                <w:szCs w:val="18"/>
              </w:rPr>
              <w:t>Activity commitment</w:t>
            </w:r>
          </w:p>
        </w:tc>
        <w:tc>
          <w:tcPr>
            <w:tcW w:w="854" w:type="pct"/>
            <w:noWrap/>
            <w:hideMark/>
          </w:tcPr>
          <w:p w14:paraId="70013309"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Economic activity</w:t>
            </w:r>
          </w:p>
        </w:tc>
        <w:tc>
          <w:tcPr>
            <w:tcW w:w="2209" w:type="pct"/>
            <w:noWrap/>
            <w:hideMark/>
          </w:tcPr>
          <w:p w14:paraId="790FD215"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self-employed workers in the resident population aged 16-74</w:t>
            </w:r>
          </w:p>
        </w:tc>
        <w:tc>
          <w:tcPr>
            <w:tcW w:w="254" w:type="pct"/>
            <w:noWrap/>
            <w:vAlign w:val="center"/>
            <w:hideMark/>
          </w:tcPr>
          <w:p w14:paraId="6EFB6C8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688</w:t>
            </w:r>
          </w:p>
        </w:tc>
        <w:tc>
          <w:tcPr>
            <w:tcW w:w="254" w:type="pct"/>
            <w:noWrap/>
            <w:vAlign w:val="center"/>
            <w:hideMark/>
          </w:tcPr>
          <w:p w14:paraId="3E7F95D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73</w:t>
            </w:r>
          </w:p>
        </w:tc>
        <w:tc>
          <w:tcPr>
            <w:tcW w:w="254" w:type="pct"/>
            <w:noWrap/>
            <w:vAlign w:val="center"/>
            <w:hideMark/>
          </w:tcPr>
          <w:p w14:paraId="3FA348D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73</w:t>
            </w:r>
          </w:p>
        </w:tc>
        <w:tc>
          <w:tcPr>
            <w:tcW w:w="250" w:type="pct"/>
            <w:tcBorders>
              <w:right w:val="nil"/>
            </w:tcBorders>
            <w:noWrap/>
            <w:vAlign w:val="center"/>
            <w:hideMark/>
          </w:tcPr>
          <w:p w14:paraId="762F539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533</w:t>
            </w:r>
          </w:p>
        </w:tc>
      </w:tr>
      <w:tr w:rsidR="006E6E33" w:rsidRPr="006E6E33" w14:paraId="7D7D6BE7"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val="restart"/>
            <w:tcBorders>
              <w:left w:val="nil"/>
            </w:tcBorders>
            <w:noWrap/>
            <w:hideMark/>
          </w:tcPr>
          <w:p w14:paraId="726290F5" w14:textId="77777777" w:rsidR="006E6E33" w:rsidRPr="006E6E33" w:rsidRDefault="006E6E33" w:rsidP="00F75281">
            <w:pPr>
              <w:rPr>
                <w:b w:val="0"/>
                <w:bCs w:val="0"/>
                <w:sz w:val="18"/>
                <w:szCs w:val="18"/>
              </w:rPr>
            </w:pPr>
            <w:r w:rsidRPr="006E6E33">
              <w:rPr>
                <w:b w:val="0"/>
                <w:bCs w:val="0"/>
                <w:sz w:val="18"/>
                <w:szCs w:val="18"/>
              </w:rPr>
              <w:t>Perceived risk of COVID-19</w:t>
            </w:r>
          </w:p>
        </w:tc>
        <w:tc>
          <w:tcPr>
            <w:tcW w:w="854" w:type="pct"/>
            <w:noWrap/>
            <w:hideMark/>
          </w:tcPr>
          <w:p w14:paraId="4A5FF765"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Infection rates</w:t>
            </w:r>
          </w:p>
        </w:tc>
        <w:tc>
          <w:tcPr>
            <w:tcW w:w="2209" w:type="pct"/>
            <w:noWrap/>
            <w:hideMark/>
          </w:tcPr>
          <w:p w14:paraId="5EA2C936"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Cumulative COVID-19 reported cases per 100,000 population before lockdown</w:t>
            </w:r>
          </w:p>
        </w:tc>
        <w:tc>
          <w:tcPr>
            <w:tcW w:w="254" w:type="pct"/>
            <w:noWrap/>
            <w:vAlign w:val="center"/>
            <w:hideMark/>
          </w:tcPr>
          <w:p w14:paraId="260E0F8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17</w:t>
            </w:r>
          </w:p>
        </w:tc>
        <w:tc>
          <w:tcPr>
            <w:tcW w:w="254" w:type="pct"/>
            <w:noWrap/>
            <w:vAlign w:val="center"/>
            <w:hideMark/>
          </w:tcPr>
          <w:p w14:paraId="0477ACD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7E2F011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6C4A67C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468EDD6F"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FA178EC" w14:textId="77777777" w:rsidR="006E6E33" w:rsidRPr="006E6E33" w:rsidRDefault="006E6E33" w:rsidP="00F75281">
            <w:pPr>
              <w:rPr>
                <w:sz w:val="18"/>
                <w:szCs w:val="18"/>
              </w:rPr>
            </w:pPr>
          </w:p>
        </w:tc>
        <w:tc>
          <w:tcPr>
            <w:tcW w:w="854" w:type="pct"/>
            <w:noWrap/>
            <w:hideMark/>
          </w:tcPr>
          <w:p w14:paraId="00A8E74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Mortality rates</w:t>
            </w:r>
          </w:p>
        </w:tc>
        <w:tc>
          <w:tcPr>
            <w:tcW w:w="2209" w:type="pct"/>
            <w:noWrap/>
            <w:hideMark/>
          </w:tcPr>
          <w:p w14:paraId="6ABC6334"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Cumulative COVID-19 reported deaths per 100,000 population before lockdown</w:t>
            </w:r>
          </w:p>
        </w:tc>
        <w:tc>
          <w:tcPr>
            <w:tcW w:w="254" w:type="pct"/>
            <w:noWrap/>
            <w:vAlign w:val="center"/>
            <w:hideMark/>
          </w:tcPr>
          <w:p w14:paraId="5836C3B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11</w:t>
            </w:r>
          </w:p>
        </w:tc>
        <w:tc>
          <w:tcPr>
            <w:tcW w:w="254" w:type="pct"/>
            <w:noWrap/>
            <w:vAlign w:val="center"/>
            <w:hideMark/>
          </w:tcPr>
          <w:p w14:paraId="48002D02"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11</w:t>
            </w:r>
          </w:p>
        </w:tc>
        <w:tc>
          <w:tcPr>
            <w:tcW w:w="254" w:type="pct"/>
            <w:noWrap/>
            <w:vAlign w:val="center"/>
            <w:hideMark/>
          </w:tcPr>
          <w:p w14:paraId="49CB8F86"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20</w:t>
            </w:r>
          </w:p>
        </w:tc>
        <w:tc>
          <w:tcPr>
            <w:tcW w:w="250" w:type="pct"/>
            <w:tcBorders>
              <w:right w:val="nil"/>
            </w:tcBorders>
            <w:noWrap/>
            <w:vAlign w:val="center"/>
            <w:hideMark/>
          </w:tcPr>
          <w:p w14:paraId="214DF3C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88</w:t>
            </w:r>
          </w:p>
        </w:tc>
      </w:tr>
      <w:tr w:rsidR="006E6E33" w:rsidRPr="006E6E33" w14:paraId="3C48B882"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val="restart"/>
            <w:tcBorders>
              <w:left w:val="nil"/>
            </w:tcBorders>
            <w:noWrap/>
            <w:hideMark/>
          </w:tcPr>
          <w:p w14:paraId="71D1BC9E" w14:textId="77777777" w:rsidR="006E6E33" w:rsidRPr="006E6E33" w:rsidRDefault="006E6E33" w:rsidP="00F75281">
            <w:pPr>
              <w:rPr>
                <w:b w:val="0"/>
                <w:bCs w:val="0"/>
                <w:sz w:val="18"/>
                <w:szCs w:val="18"/>
              </w:rPr>
            </w:pPr>
            <w:r w:rsidRPr="006E6E33">
              <w:rPr>
                <w:b w:val="0"/>
                <w:bCs w:val="0"/>
                <w:sz w:val="18"/>
                <w:szCs w:val="18"/>
              </w:rPr>
              <w:t>Ethnic composition</w:t>
            </w:r>
          </w:p>
        </w:tc>
        <w:tc>
          <w:tcPr>
            <w:tcW w:w="854" w:type="pct"/>
            <w:noWrap/>
          </w:tcPr>
          <w:p w14:paraId="163DFCAD"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Bangladeshi</w:t>
            </w:r>
          </w:p>
        </w:tc>
        <w:tc>
          <w:tcPr>
            <w:tcW w:w="2209" w:type="pct"/>
            <w:noWrap/>
          </w:tcPr>
          <w:p w14:paraId="63133550"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ercentage Bangladeshi</w:t>
            </w:r>
          </w:p>
        </w:tc>
        <w:tc>
          <w:tcPr>
            <w:tcW w:w="254" w:type="pct"/>
            <w:noWrap/>
            <w:vAlign w:val="center"/>
          </w:tcPr>
          <w:p w14:paraId="72F12E4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01</w:t>
            </w:r>
          </w:p>
        </w:tc>
        <w:tc>
          <w:tcPr>
            <w:tcW w:w="254" w:type="pct"/>
            <w:noWrap/>
            <w:vAlign w:val="center"/>
          </w:tcPr>
          <w:p w14:paraId="298A43E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01</w:t>
            </w:r>
          </w:p>
        </w:tc>
        <w:tc>
          <w:tcPr>
            <w:tcW w:w="254" w:type="pct"/>
            <w:noWrap/>
            <w:vAlign w:val="center"/>
          </w:tcPr>
          <w:p w14:paraId="385C89A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43</w:t>
            </w:r>
          </w:p>
        </w:tc>
        <w:tc>
          <w:tcPr>
            <w:tcW w:w="250" w:type="pct"/>
            <w:tcBorders>
              <w:right w:val="nil"/>
            </w:tcBorders>
            <w:noWrap/>
            <w:vAlign w:val="center"/>
          </w:tcPr>
          <w:p w14:paraId="5118B79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54</w:t>
            </w:r>
          </w:p>
        </w:tc>
      </w:tr>
      <w:tr w:rsidR="006E6E33" w:rsidRPr="006E6E33" w14:paraId="76FA5BB9"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CDB2F17" w14:textId="77777777" w:rsidR="006E6E33" w:rsidRPr="006E6E33" w:rsidRDefault="006E6E33" w:rsidP="00F75281">
            <w:pPr>
              <w:rPr>
                <w:sz w:val="18"/>
                <w:szCs w:val="18"/>
              </w:rPr>
            </w:pPr>
          </w:p>
        </w:tc>
        <w:tc>
          <w:tcPr>
            <w:tcW w:w="854" w:type="pct"/>
            <w:noWrap/>
          </w:tcPr>
          <w:p w14:paraId="0FAA535C"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Other Asian</w:t>
            </w:r>
          </w:p>
        </w:tc>
        <w:tc>
          <w:tcPr>
            <w:tcW w:w="2209" w:type="pct"/>
            <w:noWrap/>
          </w:tcPr>
          <w:p w14:paraId="144CA746"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ercentage Other Asian</w:t>
            </w:r>
          </w:p>
        </w:tc>
        <w:tc>
          <w:tcPr>
            <w:tcW w:w="254" w:type="pct"/>
            <w:noWrap/>
            <w:vAlign w:val="center"/>
          </w:tcPr>
          <w:p w14:paraId="5BB9DA6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tcPr>
          <w:p w14:paraId="03FCA78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53</w:t>
            </w:r>
          </w:p>
        </w:tc>
        <w:tc>
          <w:tcPr>
            <w:tcW w:w="254" w:type="pct"/>
            <w:noWrap/>
            <w:vAlign w:val="center"/>
          </w:tcPr>
          <w:p w14:paraId="0EB4383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tcPr>
          <w:p w14:paraId="32DD831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1F3FC8EA"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7D9DB0A7" w14:textId="77777777" w:rsidR="006E6E33" w:rsidRPr="006E6E33" w:rsidRDefault="006E6E33" w:rsidP="00F75281">
            <w:pPr>
              <w:rPr>
                <w:sz w:val="18"/>
                <w:szCs w:val="18"/>
              </w:rPr>
            </w:pPr>
          </w:p>
        </w:tc>
        <w:tc>
          <w:tcPr>
            <w:tcW w:w="854" w:type="pct"/>
            <w:noWrap/>
          </w:tcPr>
          <w:p w14:paraId="258EFEF7"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African</w:t>
            </w:r>
          </w:p>
        </w:tc>
        <w:tc>
          <w:tcPr>
            <w:tcW w:w="2209" w:type="pct"/>
            <w:noWrap/>
            <w:hideMark/>
          </w:tcPr>
          <w:p w14:paraId="79D80CCA"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ercentage Black African</w:t>
            </w:r>
          </w:p>
        </w:tc>
        <w:tc>
          <w:tcPr>
            <w:tcW w:w="254" w:type="pct"/>
            <w:noWrap/>
            <w:vAlign w:val="center"/>
            <w:hideMark/>
          </w:tcPr>
          <w:p w14:paraId="706F9106"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031B85E6"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93</w:t>
            </w:r>
          </w:p>
        </w:tc>
        <w:tc>
          <w:tcPr>
            <w:tcW w:w="254" w:type="pct"/>
            <w:noWrap/>
            <w:vAlign w:val="center"/>
            <w:hideMark/>
          </w:tcPr>
          <w:p w14:paraId="51EC7FA0"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78E90A5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6EF28C28"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6D0B69C9" w14:textId="77777777" w:rsidR="006E6E33" w:rsidRPr="006E6E33" w:rsidRDefault="006E6E33" w:rsidP="00F75281">
            <w:pPr>
              <w:rPr>
                <w:b w:val="0"/>
                <w:bCs w:val="0"/>
                <w:sz w:val="18"/>
                <w:szCs w:val="18"/>
              </w:rPr>
            </w:pPr>
          </w:p>
        </w:tc>
        <w:tc>
          <w:tcPr>
            <w:tcW w:w="854" w:type="pct"/>
            <w:noWrap/>
          </w:tcPr>
          <w:p w14:paraId="69E6275F"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Caribbean</w:t>
            </w:r>
          </w:p>
        </w:tc>
        <w:tc>
          <w:tcPr>
            <w:tcW w:w="2209" w:type="pct"/>
            <w:noWrap/>
            <w:hideMark/>
          </w:tcPr>
          <w:p w14:paraId="3D816252"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ercentage Black Caribbean</w:t>
            </w:r>
          </w:p>
        </w:tc>
        <w:tc>
          <w:tcPr>
            <w:tcW w:w="254" w:type="pct"/>
            <w:noWrap/>
            <w:vAlign w:val="center"/>
            <w:hideMark/>
          </w:tcPr>
          <w:p w14:paraId="27A5B27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1ABC4E6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4519AB93"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04D8098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203</w:t>
            </w:r>
          </w:p>
        </w:tc>
      </w:tr>
      <w:tr w:rsidR="006E6E33" w:rsidRPr="006E6E33" w14:paraId="24710E0E"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69F7CDFE" w14:textId="77777777" w:rsidR="006E6E33" w:rsidRPr="006E6E33" w:rsidRDefault="006E6E33" w:rsidP="00F75281">
            <w:pPr>
              <w:rPr>
                <w:b w:val="0"/>
                <w:bCs w:val="0"/>
                <w:sz w:val="18"/>
                <w:szCs w:val="18"/>
              </w:rPr>
            </w:pPr>
          </w:p>
        </w:tc>
        <w:tc>
          <w:tcPr>
            <w:tcW w:w="854" w:type="pct"/>
            <w:noWrap/>
            <w:hideMark/>
          </w:tcPr>
          <w:p w14:paraId="62A68607"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Other Black</w:t>
            </w:r>
          </w:p>
        </w:tc>
        <w:tc>
          <w:tcPr>
            <w:tcW w:w="2209" w:type="pct"/>
            <w:noWrap/>
            <w:hideMark/>
          </w:tcPr>
          <w:p w14:paraId="2970A4F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ercentage Other Black</w:t>
            </w:r>
          </w:p>
        </w:tc>
        <w:tc>
          <w:tcPr>
            <w:tcW w:w="254" w:type="pct"/>
            <w:noWrap/>
            <w:vAlign w:val="center"/>
            <w:hideMark/>
          </w:tcPr>
          <w:p w14:paraId="617488B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4EACD1A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56F3EE53"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670ACD40"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14</w:t>
            </w:r>
          </w:p>
        </w:tc>
      </w:tr>
      <w:tr w:rsidR="006E6E33" w:rsidRPr="006E6E33" w14:paraId="2D7EDF74"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double" w:sz="4" w:space="0" w:color="auto"/>
              <w:left w:val="nil"/>
              <w:right w:val="nil"/>
            </w:tcBorders>
            <w:noWrap/>
            <w:hideMark/>
          </w:tcPr>
          <w:p w14:paraId="203507F4" w14:textId="77777777" w:rsidR="006E6E33" w:rsidRPr="006E6E33" w:rsidRDefault="006E6E33" w:rsidP="00F75281">
            <w:pPr>
              <w:widowControl/>
              <w:wordWrap/>
              <w:autoSpaceDE/>
              <w:autoSpaceDN/>
              <w:spacing w:line="240" w:lineRule="auto"/>
              <w:rPr>
                <w:rFonts w:eastAsia="Times New Roman"/>
                <w:sz w:val="18"/>
                <w:szCs w:val="18"/>
              </w:rPr>
            </w:pPr>
            <w:r w:rsidRPr="006E6E33">
              <w:rPr>
                <w:rFonts w:eastAsia="Times New Roman"/>
                <w:color w:val="000000"/>
                <w:sz w:val="18"/>
                <w:szCs w:val="18"/>
              </w:rPr>
              <w:t>Model criteria information</w:t>
            </w:r>
          </w:p>
        </w:tc>
      </w:tr>
      <w:tr w:rsidR="006E6E33" w:rsidRPr="006E6E33" w14:paraId="382D0377"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3988" w:type="pct"/>
            <w:gridSpan w:val="3"/>
            <w:tcBorders>
              <w:left w:val="nil"/>
              <w:bottom w:val="single" w:sz="4" w:space="0" w:color="999999" w:themeColor="text1" w:themeTint="66"/>
            </w:tcBorders>
            <w:noWrap/>
            <w:hideMark/>
          </w:tcPr>
          <w:p w14:paraId="774F2760" w14:textId="77777777" w:rsidR="006E6E33" w:rsidRPr="006E6E33" w:rsidRDefault="006E6E33" w:rsidP="00F75281">
            <w:pPr>
              <w:widowControl/>
              <w:wordWrap/>
              <w:autoSpaceDE/>
              <w:autoSpaceDN/>
              <w:spacing w:line="240" w:lineRule="auto"/>
              <w:rPr>
                <w:rFonts w:eastAsia="Times New Roman"/>
                <w:b w:val="0"/>
                <w:bCs w:val="0"/>
                <w:color w:val="000000"/>
                <w:sz w:val="18"/>
                <w:szCs w:val="18"/>
              </w:rPr>
            </w:pPr>
            <w:proofErr w:type="spellStart"/>
            <w:r w:rsidRPr="006E6E33">
              <w:rPr>
                <w:rFonts w:eastAsia="Times New Roman"/>
                <w:b w:val="0"/>
                <w:bCs w:val="0"/>
                <w:color w:val="000000"/>
                <w:sz w:val="18"/>
                <w:szCs w:val="18"/>
              </w:rPr>
              <w:t>AICc</w:t>
            </w:r>
            <w:proofErr w:type="spellEnd"/>
            <w:r w:rsidRPr="006E6E33">
              <w:rPr>
                <w:rFonts w:eastAsia="Times New Roman"/>
                <w:b w:val="0"/>
                <w:bCs w:val="0"/>
                <w:color w:val="000000"/>
                <w:sz w:val="18"/>
                <w:szCs w:val="18"/>
              </w:rPr>
              <w:t xml:space="preserve"> (Akaike's Information Corrected Criterion)</w:t>
            </w:r>
          </w:p>
        </w:tc>
        <w:tc>
          <w:tcPr>
            <w:tcW w:w="1012" w:type="pct"/>
            <w:gridSpan w:val="4"/>
            <w:tcBorders>
              <w:bottom w:val="single" w:sz="4" w:space="0" w:color="999999" w:themeColor="text1" w:themeTint="66"/>
              <w:right w:val="nil"/>
            </w:tcBorders>
            <w:noWrap/>
            <w:hideMark/>
          </w:tcPr>
          <w:p w14:paraId="32A67D98" w14:textId="77777777" w:rsidR="006E6E33" w:rsidRPr="006E6E33" w:rsidRDefault="006E6E33" w:rsidP="00F75281">
            <w:pPr>
              <w:widowControl/>
              <w:wordWrap/>
              <w:autoSpaceDE/>
              <w:autoSpaceDN/>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6E6E33">
              <w:rPr>
                <w:rFonts w:eastAsia="Times New Roman"/>
                <w:color w:val="000000"/>
                <w:sz w:val="18"/>
                <w:szCs w:val="18"/>
              </w:rPr>
              <w:t>-236.969</w:t>
            </w:r>
          </w:p>
        </w:tc>
      </w:tr>
      <w:tr w:rsidR="006E6E33" w:rsidRPr="006E6E33" w14:paraId="7B0B940C"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3988" w:type="pct"/>
            <w:gridSpan w:val="3"/>
            <w:tcBorders>
              <w:left w:val="nil"/>
              <w:bottom w:val="single" w:sz="12" w:space="0" w:color="auto"/>
            </w:tcBorders>
            <w:noWrap/>
            <w:hideMark/>
          </w:tcPr>
          <w:p w14:paraId="31EABE81" w14:textId="77777777" w:rsidR="006E6E33" w:rsidRPr="006E6E33" w:rsidRDefault="006E6E33" w:rsidP="00F75281">
            <w:pPr>
              <w:widowControl/>
              <w:wordWrap/>
              <w:autoSpaceDE/>
              <w:autoSpaceDN/>
              <w:spacing w:line="240" w:lineRule="auto"/>
              <w:rPr>
                <w:rFonts w:eastAsia="Times New Roman"/>
                <w:b w:val="0"/>
                <w:bCs w:val="0"/>
                <w:color w:val="000000"/>
                <w:sz w:val="18"/>
                <w:szCs w:val="18"/>
              </w:rPr>
            </w:pPr>
            <w:r w:rsidRPr="006E6E33">
              <w:rPr>
                <w:rFonts w:eastAsia="Times New Roman"/>
                <w:b w:val="0"/>
                <w:bCs w:val="0"/>
                <w:color w:val="000000"/>
                <w:sz w:val="18"/>
                <w:szCs w:val="18"/>
              </w:rPr>
              <w:t>BIC (Bayesian information criterion)</w:t>
            </w:r>
          </w:p>
        </w:tc>
        <w:tc>
          <w:tcPr>
            <w:tcW w:w="1012" w:type="pct"/>
            <w:gridSpan w:val="4"/>
            <w:tcBorders>
              <w:bottom w:val="single" w:sz="12" w:space="0" w:color="auto"/>
              <w:right w:val="nil"/>
            </w:tcBorders>
            <w:noWrap/>
            <w:hideMark/>
          </w:tcPr>
          <w:p w14:paraId="159B1F47" w14:textId="77777777" w:rsidR="006E6E33" w:rsidRPr="006E6E33" w:rsidRDefault="006E6E33" w:rsidP="00F75281">
            <w:pPr>
              <w:widowControl/>
              <w:wordWrap/>
              <w:autoSpaceDE/>
              <w:autoSpaceDN/>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6E6E33">
              <w:rPr>
                <w:rFonts w:eastAsia="Times New Roman"/>
                <w:color w:val="000000"/>
                <w:sz w:val="18"/>
                <w:szCs w:val="18"/>
              </w:rPr>
              <w:t>-147.653</w:t>
            </w:r>
          </w:p>
        </w:tc>
      </w:tr>
      <w:bookmarkEnd w:id="1077"/>
    </w:tbl>
    <w:p w14:paraId="21C00BE0" w14:textId="59FD0B6F" w:rsidR="00661E3D" w:rsidRPr="00005E6E" w:rsidRDefault="00661E3D" w:rsidP="000F3486">
      <w:pPr>
        <w:pStyle w:val="ListParagraph"/>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881"/>
    <w:p w14:paraId="6B2B9433" w14:textId="27E6D759" w:rsidR="00E15888" w:rsidRPr="00005E6E" w:rsidRDefault="00E15888" w:rsidP="000F3486">
      <w:pPr>
        <w:pStyle w:val="Heading1"/>
      </w:pPr>
      <w:commentRangeStart w:id="1080"/>
      <w:r w:rsidRPr="00005E6E">
        <w:lastRenderedPageBreak/>
        <w:t>Discussion</w:t>
      </w:r>
      <w:commentRangeEnd w:id="1080"/>
      <w:r w:rsidR="00005E6E" w:rsidRPr="00005E6E">
        <w:rPr>
          <w:rStyle w:val="CommentReference"/>
          <w:rFonts w:eastAsiaTheme="minorEastAsia"/>
          <w:b w:val="0"/>
          <w:bCs w:val="0"/>
        </w:rPr>
        <w:commentReference w:id="1080"/>
      </w:r>
    </w:p>
    <w:p w14:paraId="7B31E9D8" w14:textId="244A46C4" w:rsidR="00523E11" w:rsidRPr="00005E6E" w:rsidRDefault="00554EB6" w:rsidP="000F3486">
      <w:pPr>
        <w:spacing w:after="240"/>
      </w:pPr>
      <w:del w:id="1081" w:author="Won Do Lee" w:date="2023-01-19T23:25:00Z">
        <w:r w:rsidRPr="00005E6E" w:rsidDel="001E7E1F">
          <w:delText>Each day, people make new decisions</w:delText>
        </w:r>
      </w:del>
      <w:ins w:id="1082" w:author="Won Do Lee" w:date="2023-01-19T23:25:00Z">
        <w:r w:rsidR="001E7E1F" w:rsidRPr="00005E6E">
          <w:t xml:space="preserve">People make </w:t>
        </w:r>
      </w:ins>
      <w:ins w:id="1083" w:author="Won Do Lee" w:date="2023-01-19T23:27:00Z">
        <w:r w:rsidR="001E7E1F" w:rsidRPr="00005E6E">
          <w:t>new daily</w:t>
        </w:r>
      </w:ins>
      <w:ins w:id="1084" w:author="Won Do Lee" w:date="2023-01-19T23:25:00Z">
        <w:r w:rsidR="001E7E1F" w:rsidRPr="00005E6E">
          <w:t xml:space="preserve"> decisions</w:t>
        </w:r>
      </w:ins>
      <w:r w:rsidRPr="00005E6E">
        <w:t xml:space="preserve">, </w:t>
      </w:r>
      <w:ins w:id="1085" w:author="Won Do Lee" w:date="2023-01-19T23:25:00Z">
        <w:r w:rsidR="001E7E1F" w:rsidRPr="00005E6E">
          <w:t xml:space="preserve">which </w:t>
        </w:r>
      </w:ins>
      <w:ins w:id="1086" w:author="Won Do Lee" w:date="2023-01-19T23:27:00Z">
        <w:r w:rsidR="001E7E1F" w:rsidRPr="00005E6E">
          <w:t>are</w:t>
        </w:r>
      </w:ins>
      <w:ins w:id="1087" w:author="Won Do Lee" w:date="2023-01-19T23:25:00Z">
        <w:r w:rsidR="001E7E1F" w:rsidRPr="00005E6E">
          <w:t xml:space="preserve"> </w:t>
        </w:r>
      </w:ins>
      <w:del w:id="1088" w:author="Won Do Lee" w:date="2023-01-19T23:24:00Z">
        <w:r w:rsidRPr="00005E6E" w:rsidDel="001E7E1F">
          <w:delText xml:space="preserve">and it </w:delText>
        </w:r>
      </w:del>
      <w:del w:id="1089" w:author="Won Do Lee" w:date="2023-01-17T21:50:00Z">
        <w:r w:rsidRPr="00005E6E" w:rsidDel="003A4303">
          <w:delText>translated into</w:delText>
        </w:r>
      </w:del>
      <w:ins w:id="1090" w:author="Won Do Lee" w:date="2023-01-19T23:24:00Z">
        <w:r w:rsidR="001E7E1F" w:rsidRPr="00005E6E">
          <w:t>rende</w:t>
        </w:r>
      </w:ins>
      <w:ins w:id="1091" w:author="Won Do Lee" w:date="2023-01-19T23:25:00Z">
        <w:r w:rsidR="001E7E1F" w:rsidRPr="00005E6E">
          <w:t xml:space="preserve">red </w:t>
        </w:r>
      </w:ins>
      <w:ins w:id="1092" w:author="Won Do Lee" w:date="2023-01-17T21:50:00Z">
        <w:r w:rsidR="003A4303" w:rsidRPr="00005E6E">
          <w:t>into</w:t>
        </w:r>
      </w:ins>
      <w:r w:rsidRPr="00005E6E">
        <w:t xml:space="preserve"> their mobility </w:t>
      </w:r>
      <w:del w:id="1093" w:author="Won Do Lee" w:date="2023-01-17T21:50:00Z">
        <w:r w:rsidRPr="00005E6E" w:rsidDel="003A4303">
          <w:delText xml:space="preserve">behaviour </w:delText>
        </w:r>
      </w:del>
      <w:ins w:id="1094" w:author="Won Do Lee" w:date="2023-01-17T21:50:00Z">
        <w:r w:rsidR="003A4303" w:rsidRPr="00005E6E">
          <w:t>behaviours</w:t>
        </w:r>
      </w:ins>
      <w:ins w:id="1095" w:author="Won Do Lee" w:date="2023-01-20T00:08:00Z">
        <w:r w:rsidR="006079DB">
          <w:t xml:space="preserve">, travelling </w:t>
        </w:r>
      </w:ins>
      <w:ins w:id="1096" w:author="Won Do Lee" w:date="2023-01-20T00:09:00Z">
        <w:r w:rsidR="006079DB">
          <w:t>between locations</w:t>
        </w:r>
      </w:ins>
      <w:ins w:id="1097" w:author="Won Do Lee" w:date="2023-01-17T21:51:00Z">
        <w:r w:rsidR="003A4303" w:rsidRPr="00005E6E">
          <w:t xml:space="preserve"> </w:t>
        </w:r>
      </w:ins>
      <w:del w:id="1098" w:author="Won Do Lee" w:date="2023-01-17T21:51:00Z">
        <w:r w:rsidRPr="00005E6E" w:rsidDel="003A4303">
          <w:delText xml:space="preserve">to move </w:delText>
        </w:r>
      </w:del>
      <w:del w:id="1099" w:author="Won Do Lee" w:date="2023-01-19T23:26:00Z">
        <w:r w:rsidRPr="00005E6E" w:rsidDel="001E7E1F">
          <w:delText>from place to place</w:delText>
        </w:r>
      </w:del>
      <w:ins w:id="1100" w:author="Won Do Lee" w:date="2023-01-19T23:26:00Z">
        <w:r w:rsidR="001E7E1F" w:rsidRPr="00005E6E">
          <w:t>to carry</w:t>
        </w:r>
      </w:ins>
      <w:del w:id="1101"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1102" w:author="Won Do Lee" w:date="2023-01-19T23:27:00Z">
        <w:r w:rsidRPr="00005E6E" w:rsidDel="001E7E1F">
          <w:delText xml:space="preserve">motivated </w:delText>
        </w:r>
      </w:del>
      <w:ins w:id="1103"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1104" w:author="Won Do Lee" w:date="2023-01-19T23:27:00Z">
        <w:r w:rsidR="00D47AD1" w:rsidRPr="00005E6E" w:rsidDel="001E7E1F">
          <w:delText xml:space="preserve">been </w:delText>
        </w:r>
      </w:del>
      <w:r w:rsidR="00D47AD1" w:rsidRPr="00005E6E">
        <w:t xml:space="preserve">forced </w:t>
      </w:r>
      <w:ins w:id="1105"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1106" w:author="Won Do Lee" w:date="2023-01-17T21:51:00Z">
        <w:r w:rsidR="00D47AD1" w:rsidRPr="00005E6E" w:rsidDel="000F3486">
          <w:delText>work-</w:delText>
        </w:r>
      </w:del>
      <w:ins w:id="1107" w:author="Won Do Lee" w:date="2023-01-17T21:51:00Z">
        <w:r w:rsidR="000F3486" w:rsidRPr="00005E6E">
          <w:t xml:space="preserve">working </w:t>
        </w:r>
      </w:ins>
      <w:r w:rsidR="00D47AD1" w:rsidRPr="00005E6E">
        <w:t>from</w:t>
      </w:r>
      <w:ins w:id="1108" w:author="Won Do Lee" w:date="2023-01-17T21:51:00Z">
        <w:r w:rsidR="000F3486" w:rsidRPr="00005E6E">
          <w:t xml:space="preserve"> </w:t>
        </w:r>
      </w:ins>
      <w:del w:id="1109" w:author="Won Do Lee" w:date="2023-01-17T21:51:00Z">
        <w:r w:rsidR="00D47AD1" w:rsidRPr="00005E6E" w:rsidDel="000F3486">
          <w:delText>-</w:delText>
        </w:r>
      </w:del>
      <w:r w:rsidR="00D47AD1" w:rsidRPr="00005E6E">
        <w:t xml:space="preserve">home </w:t>
      </w:r>
      <w:del w:id="1110" w:author="Won Do Lee" w:date="2023-01-17T21:51:00Z">
        <w:r w:rsidR="00D47AD1" w:rsidRPr="00005E6E" w:rsidDel="000F3486">
          <w:delText>setting and parents</w:delText>
        </w:r>
      </w:del>
      <w:ins w:id="1111" w:author="Won Do Lee" w:date="2023-01-17T21:51:00Z">
        <w:r w:rsidR="000F3486" w:rsidRPr="00005E6E">
          <w:t>and</w:t>
        </w:r>
      </w:ins>
      <w:r w:rsidR="00D47AD1" w:rsidRPr="00005E6E">
        <w:t xml:space="preserve"> home</w:t>
      </w:r>
      <w:del w:id="1112"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1113" w:author="Won Do Lee" w:date="2023-01-19T23:28:00Z">
        <w:r w:rsidR="00D47AD1" w:rsidRPr="00005E6E" w:rsidDel="001E7E1F">
          <w:delText xml:space="preserve">start </w:delText>
        </w:r>
      </w:del>
      <w:ins w:id="1114" w:author="Won Do Lee" w:date="2023-01-19T23:28:00Z">
        <w:r w:rsidR="001E7E1F" w:rsidRPr="00005E6E">
          <w:t xml:space="preserve">have started </w:t>
        </w:r>
      </w:ins>
      <w:r w:rsidR="00D47AD1" w:rsidRPr="00005E6E">
        <w:t>to see</w:t>
      </w:r>
      <w:del w:id="1115" w:author="Won Do Lee" w:date="2023-01-19T23:28:00Z">
        <w:r w:rsidR="00D47AD1" w:rsidRPr="00005E6E" w:rsidDel="001E7E1F">
          <w:delText xml:space="preserve"> a</w:delText>
        </w:r>
      </w:del>
      <w:r w:rsidR="00D47AD1" w:rsidRPr="00005E6E">
        <w:t xml:space="preserve"> new way</w:t>
      </w:r>
      <w:ins w:id="1116" w:author="Won Do Lee" w:date="2023-01-19T23:28:00Z">
        <w:r w:rsidR="001E7E1F" w:rsidRPr="00005E6E">
          <w:t>s</w:t>
        </w:r>
      </w:ins>
      <w:r w:rsidR="00D47AD1" w:rsidRPr="00005E6E">
        <w:t xml:space="preserve"> to restore </w:t>
      </w:r>
      <w:del w:id="1117"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1118" w:author="Won Do Lee" w:date="2023-01-17T21:52:00Z">
        <w:r w:rsidR="00601895" w:rsidRPr="00005E6E" w:rsidDel="000F3486">
          <w:delText xml:space="preserve">explored </w:delText>
        </w:r>
      </w:del>
      <w:ins w:id="1119" w:author="Won Do Lee" w:date="2023-01-17T21:52:00Z">
        <w:r w:rsidR="000F3486" w:rsidRPr="00005E6E">
          <w:t xml:space="preserve">examined </w:t>
        </w:r>
      </w:ins>
      <w:del w:id="1120" w:author="Won Do Lee" w:date="2023-01-17T21:52:00Z">
        <w:r w:rsidR="009A6D3E" w:rsidRPr="00005E6E" w:rsidDel="000F3486">
          <w:delText xml:space="preserve">the </w:delText>
        </w:r>
        <w:r w:rsidR="00B81916" w:rsidRPr="00005E6E" w:rsidDel="000F3486">
          <w:delText>change</w:delText>
        </w:r>
      </w:del>
      <w:ins w:id="1121" w:author="Won Do Lee" w:date="2023-01-17T21:52:00Z">
        <w:r w:rsidR="000F3486" w:rsidRPr="00005E6E">
          <w:t>changes</w:t>
        </w:r>
      </w:ins>
      <w:r w:rsidR="00B81916" w:rsidRPr="00005E6E">
        <w:t xml:space="preserve"> in mobility </w:t>
      </w:r>
      <w:del w:id="1122" w:author="Won Do Lee" w:date="2023-01-17T21:52:00Z">
        <w:r w:rsidR="00B81916" w:rsidRPr="00005E6E" w:rsidDel="000F3486">
          <w:delText xml:space="preserve">levels </w:delText>
        </w:r>
      </w:del>
      <w:r w:rsidR="00B81916" w:rsidRPr="00005E6E">
        <w:t>over time</w:t>
      </w:r>
      <w:r w:rsidR="00364A96" w:rsidRPr="00005E6E">
        <w:t xml:space="preserve"> </w:t>
      </w:r>
      <w:del w:id="1123"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1124" w:author="Won Do Lee" w:date="2023-01-19T23:29:00Z">
        <w:r w:rsidR="001E7E1F" w:rsidRPr="00005E6E">
          <w:t>,</w:t>
        </w:r>
      </w:ins>
      <w:del w:id="1125" w:author="Won Do Lee" w:date="2023-01-19T23:28:00Z">
        <w:r w:rsidR="002B1570" w:rsidRPr="00005E6E" w:rsidDel="001E7E1F">
          <w:delText xml:space="preserve"> </w:delText>
        </w:r>
      </w:del>
      <w:ins w:id="1126" w:author="Won Do Lee" w:date="2023-01-19T23:28:00Z">
        <w:r w:rsidR="001E7E1F" w:rsidRPr="00005E6E">
          <w:t xml:space="preserve"> and </w:t>
        </w:r>
      </w:ins>
      <w:ins w:id="1127" w:author="Won Do Lee" w:date="2023-01-20T00:10:00Z">
        <w:r w:rsidR="00981959">
          <w:t xml:space="preserve">then we </w:t>
        </w:r>
      </w:ins>
      <w:del w:id="1128"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1129" w:author="Won Do Lee" w:date="2023-01-17T21:53:00Z">
        <w:r w:rsidR="00E015DC" w:rsidRPr="00005E6E" w:rsidDel="000F3486">
          <w:delText xml:space="preserve">demonstrated </w:delText>
        </w:r>
      </w:del>
      <w:ins w:id="1130" w:author="Won Do Lee" w:date="2023-01-19T23:28:00Z">
        <w:r w:rsidR="001E7E1F" w:rsidRPr="00005E6E">
          <w:t>demonstrate</w:t>
        </w:r>
      </w:ins>
      <w:ins w:id="1131" w:author="Won Do Lee" w:date="2023-01-20T00:10:00Z">
        <w:r w:rsidR="00981959">
          <w:t>d</w:t>
        </w:r>
      </w:ins>
      <w:ins w:id="1132" w:author="Won Do Lee" w:date="2023-01-20T00:12:00Z">
        <w:r w:rsidR="00D86553">
          <w:t xml:space="preserve"> </w:t>
        </w:r>
      </w:ins>
      <w:ins w:id="1133" w:author="Won Do Lee" w:date="2023-01-20T00:13:00Z">
        <w:r w:rsidR="00D86553">
          <w:t xml:space="preserve">different </w:t>
        </w:r>
      </w:ins>
      <w:ins w:id="1134" w:author="Won Do Lee" w:date="2023-01-20T00:10:00Z">
        <w:r w:rsidR="00981959">
          <w:t>trajectories of mobility</w:t>
        </w:r>
      </w:ins>
      <w:ins w:id="1135" w:author="Won Do Lee" w:date="2023-01-20T00:11:00Z">
        <w:r w:rsidR="00AD4E1F">
          <w:t xml:space="preserve"> </w:t>
        </w:r>
      </w:ins>
      <w:del w:id="1136"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1137" w:author="Won Do Lee" w:date="2023-01-20T00:11:00Z">
        <w:r w:rsidR="00AD4E1F">
          <w:t xml:space="preserve"> </w:t>
        </w:r>
      </w:ins>
      <w:ins w:id="1138" w:author="Won Do Lee" w:date="2023-01-20T00:12:00Z">
        <w:r w:rsidR="00D86553">
          <w:t>using</w:t>
        </w:r>
      </w:ins>
      <w:r w:rsidR="009A6D3E" w:rsidRPr="00005E6E">
        <w:t xml:space="preserve"> </w:t>
      </w:r>
      <w:del w:id="1139"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1140" w:author="Won Do Lee" w:date="2023-01-19T23:30:00Z">
        <w:r w:rsidR="001E7E1F" w:rsidRPr="00005E6E">
          <w:t>. We q</w:t>
        </w:r>
      </w:ins>
      <w:ins w:id="1141" w:author="Won Do Lee" w:date="2023-01-19T23:29:00Z">
        <w:r w:rsidR="001E7E1F" w:rsidRPr="00005E6E">
          <w:t>uantif</w:t>
        </w:r>
      </w:ins>
      <w:ins w:id="1142" w:author="Won Do Lee" w:date="2023-01-19T23:30:00Z">
        <w:r w:rsidR="001E7E1F" w:rsidRPr="00005E6E">
          <w:t xml:space="preserve">ied </w:t>
        </w:r>
      </w:ins>
      <w:del w:id="1143" w:author="Won Do Lee" w:date="2023-01-17T21:54:00Z">
        <w:r w:rsidR="009A6D3E" w:rsidRPr="00005E6E" w:rsidDel="000F3486">
          <w:delText>.</w:delText>
        </w:r>
      </w:del>
      <w:del w:id="1144" w:author="Won Do Lee" w:date="2023-01-17T21:53:00Z">
        <w:r w:rsidR="009A6D3E" w:rsidRPr="00005E6E" w:rsidDel="000F3486">
          <w:delText xml:space="preserve"> </w:delText>
        </w:r>
      </w:del>
      <w:ins w:id="1145" w:author="Won Do Lee" w:date="2023-01-17T21:53:00Z">
        <w:r w:rsidR="000F3486" w:rsidRPr="00005E6E">
          <w:t>similar</w:t>
        </w:r>
      </w:ins>
      <w:ins w:id="1146" w:author="Won Do Lee" w:date="2023-01-17T21:54:00Z">
        <w:r w:rsidR="000F3486" w:rsidRPr="00005E6E">
          <w:t xml:space="preserve">ities </w:t>
        </w:r>
      </w:ins>
      <w:ins w:id="1147" w:author="Won Do Lee" w:date="2023-01-19T23:30:00Z">
        <w:r w:rsidR="001E7E1F" w:rsidRPr="00005E6E">
          <w:t xml:space="preserve">according </w:t>
        </w:r>
      </w:ins>
      <w:ins w:id="1148" w:author="Won Do Lee" w:date="2023-01-20T00:13:00Z">
        <w:r w:rsidR="00D86553">
          <w:t>to changes in mobility</w:t>
        </w:r>
      </w:ins>
      <w:del w:id="1149"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1150" w:author="Won Do Lee" w:date="2023-01-17T21:54:00Z">
        <w:r w:rsidR="004E2CBD" w:rsidRPr="00005E6E" w:rsidDel="000F3486">
          <w:delText xml:space="preserve">similar </w:delText>
        </w:r>
      </w:del>
      <w:del w:id="1151"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1152" w:author="Won Do Lee" w:date="2023-01-19T23:30:00Z">
        <w:r w:rsidR="00B81916" w:rsidRPr="00005E6E" w:rsidDel="001E7E1F">
          <w:delText xml:space="preserve">reduction </w:delText>
        </w:r>
      </w:del>
      <w:del w:id="1153" w:author="Won Do Lee" w:date="2023-01-20T00:14:00Z">
        <w:r w:rsidR="007715CB" w:rsidRPr="00005E6E" w:rsidDel="00D86553">
          <w:delText>unde</w:delText>
        </w:r>
      </w:del>
      <w:ins w:id="1154" w:author="Won Do Lee" w:date="2023-01-20T00:14:00Z">
        <w:r w:rsidR="00D86553">
          <w:t>throughout</w:t>
        </w:r>
      </w:ins>
      <w:del w:id="1155" w:author="Won Do Lee" w:date="2023-01-20T00:14:00Z">
        <w:r w:rsidR="007715CB" w:rsidRPr="00005E6E" w:rsidDel="00D86553">
          <w:delText>r</w:delText>
        </w:r>
      </w:del>
      <w:ins w:id="1156" w:author="Won Do Lee" w:date="2023-01-17T21:55:00Z">
        <w:r w:rsidR="000F3486" w:rsidRPr="00005E6E">
          <w:t xml:space="preserve"> the initial phases </w:t>
        </w:r>
      </w:ins>
      <w:ins w:id="1157" w:author="Won Do Lee" w:date="2023-01-19T23:30:00Z">
        <w:r w:rsidR="001E7E1F" w:rsidRPr="00005E6E">
          <w:t>of</w:t>
        </w:r>
      </w:ins>
      <w:ins w:id="1158" w:author="Won Do Lee" w:date="2023-01-17T21:55:00Z">
        <w:r w:rsidR="000F3486" w:rsidRPr="00005E6E">
          <w:t xml:space="preserve"> </w:t>
        </w:r>
      </w:ins>
      <w:ins w:id="1159" w:author="Won Do Lee" w:date="2023-01-19T23:30:00Z">
        <w:r w:rsidR="001E7E1F" w:rsidRPr="00005E6E">
          <w:t xml:space="preserve">the </w:t>
        </w:r>
      </w:ins>
      <w:ins w:id="1160" w:author="Won Do Lee" w:date="2023-01-17T21:55:00Z">
        <w:r w:rsidR="000F3486" w:rsidRPr="00005E6E">
          <w:t>lockdown</w:t>
        </w:r>
      </w:ins>
      <w:ins w:id="1161" w:author="Won Do Lee" w:date="2023-01-19T23:32:00Z">
        <w:r w:rsidR="001E7E1F" w:rsidRPr="00005E6E">
          <w:t xml:space="preserve"> </w:t>
        </w:r>
      </w:ins>
      <w:ins w:id="1162" w:author="Won Do Lee" w:date="2023-01-20T00:13:00Z">
        <w:r w:rsidR="00D86553">
          <w:t>by</w:t>
        </w:r>
      </w:ins>
      <w:ins w:id="1163" w:author="Won Do Lee" w:date="2023-01-19T23:32:00Z">
        <w:r w:rsidR="001E7E1F" w:rsidRPr="00005E6E">
          <w:t xml:space="preserve"> </w:t>
        </w:r>
      </w:ins>
      <w:del w:id="1164" w:author="Won Do Lee" w:date="2023-01-17T21:55:00Z">
        <w:r w:rsidR="007715CB" w:rsidRPr="00005E6E" w:rsidDel="000F3486">
          <w:delText xml:space="preserve"> the lockdown</w:delText>
        </w:r>
      </w:del>
      <w:del w:id="1165"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1166"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1167" w:author="Won Do Lee" w:date="2023-01-20T00:15:00Z">
        <w:r w:rsidR="00BC38F6" w:rsidRPr="00005E6E" w:rsidDel="00D86553">
          <w:delText>characteristic</w:delText>
        </w:r>
      </w:del>
      <w:del w:id="1168" w:author="Won Do Lee" w:date="2023-01-19T23:33:00Z">
        <w:r w:rsidR="00BC38F6" w:rsidRPr="00005E6E" w:rsidDel="001E7E1F">
          <w:delText>s</w:delText>
        </w:r>
      </w:del>
      <w:del w:id="1169"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1170" w:author="Won Do Lee" w:date="2023-01-19T23:31:00Z">
        <w:r w:rsidR="00C87B9E" w:rsidRPr="00005E6E" w:rsidDel="001E7E1F">
          <w:delText>mobility changes</w:delText>
        </w:r>
      </w:del>
      <w:ins w:id="1171" w:author="Won Do Lee" w:date="2023-01-20T00:15:00Z">
        <w:r w:rsidR="00D86553">
          <w:t>mobility metric.</w:t>
        </w:r>
      </w:ins>
      <w:del w:id="1172" w:author="Won Do Lee" w:date="2023-01-20T00:15:00Z">
        <w:r w:rsidR="00C87B9E" w:rsidRPr="00005E6E" w:rsidDel="00D86553">
          <w:delText xml:space="preserve"> </w:delText>
        </w:r>
      </w:del>
      <w:del w:id="1173" w:author="Won Do Lee" w:date="2023-01-20T00:13:00Z">
        <w:r w:rsidR="00C87B9E" w:rsidRPr="00005E6E" w:rsidDel="00D86553">
          <w:delText>over time</w:delText>
        </w:r>
      </w:del>
      <w:ins w:id="1174" w:author="Won Do Lee" w:date="2023-01-19T23:32:00Z">
        <w:r w:rsidR="001E7E1F" w:rsidRPr="00005E6E">
          <w:t xml:space="preserve"> </w:t>
        </w:r>
      </w:ins>
      <w:del w:id="1175" w:author="Won Do Lee" w:date="2023-01-19T23:32:00Z">
        <w:r w:rsidR="00044418" w:rsidRPr="00005E6E" w:rsidDel="001E7E1F">
          <w:delText xml:space="preserve">, </w:delText>
        </w:r>
      </w:del>
      <w:ins w:id="1176" w:author="Won Do Lee" w:date="2023-01-19T23:32:00Z">
        <w:r w:rsidR="001E7E1F" w:rsidRPr="00005E6E">
          <w:t>It allows us to demonstrate</w:t>
        </w:r>
      </w:ins>
      <w:del w:id="1177"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1178"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1179" w:author="Won Do Lee" w:date="2023-01-19T23:33:00Z">
        <w:r w:rsidR="001E7E1F" w:rsidRPr="00005E6E">
          <w:t>examining spatio-temporal mobility patterns</w:t>
        </w:r>
      </w:ins>
      <w:del w:id="1180"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1181"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1182" w:author="Won Do Lee" w:date="2023-01-13T00:12:00Z">
        <w:r w:rsidR="006A48DE" w:rsidRPr="00005E6E">
          <w:t xml:space="preserve">trajectories of mobility </w:t>
        </w:r>
      </w:ins>
      <w:del w:id="1183"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1184" w:author="Won Do Lee" w:date="2023-01-19T23:33:00Z">
        <w:r w:rsidR="00562230" w:rsidRPr="00005E6E" w:rsidDel="001E7E1F">
          <w:delText xml:space="preserve">the </w:delText>
        </w:r>
      </w:del>
      <w:r w:rsidR="00562230" w:rsidRPr="00005E6E">
        <w:t xml:space="preserve">socioeconomic </w:t>
      </w:r>
      <w:del w:id="1185" w:author="Won Do Lee" w:date="2023-01-19T23:34:00Z">
        <w:r w:rsidR="00562230" w:rsidRPr="00005E6E" w:rsidDel="001E7E1F">
          <w:delText>and demographic factor</w:delText>
        </w:r>
        <w:r w:rsidR="00E7196A" w:rsidRPr="00005E6E" w:rsidDel="001E7E1F">
          <w:delText>s</w:delText>
        </w:r>
      </w:del>
      <w:ins w:id="1186"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1187" w:author="Won Do Lee" w:date="2023-01-19T23:34:00Z">
        <w:r w:rsidRPr="00005E6E" w:rsidDel="001E7E1F">
          <w:delText>the reduction in mobility</w:delText>
        </w:r>
      </w:del>
      <w:ins w:id="1188"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1189"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1190"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1191" w:author="Won Do Lee" w:date="2023-01-19T23:35:00Z">
        <w:r w:rsidR="001E7E1F" w:rsidRPr="00005E6E">
          <w:t xml:space="preserve"> they</w:t>
        </w:r>
      </w:ins>
      <w:r w:rsidR="00756D31" w:rsidRPr="00005E6E">
        <w:t xml:space="preserve"> </w:t>
      </w:r>
      <w:del w:id="1192"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1193"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1194"/>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1194"/>
      <w:r w:rsidR="00554EB6" w:rsidRPr="00005E6E">
        <w:rPr>
          <w:rStyle w:val="CommentReference"/>
        </w:rPr>
        <w:commentReference w:id="1194"/>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 xml:space="preserve">19 </w:t>
      </w:r>
      <w:r w:rsidR="005C4D23" w:rsidRPr="00005E6E">
        <w:lastRenderedPageBreak/>
        <w:t>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Heading1"/>
      </w:pPr>
      <w:r w:rsidRPr="00005E6E">
        <w:t>Conclusion</w:t>
      </w:r>
      <w:r w:rsidR="003222B0" w:rsidRPr="00005E6E">
        <w:t>s</w:t>
      </w:r>
    </w:p>
    <w:p w14:paraId="4EBE4C35" w14:textId="38BC8FAD"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1195" w:author="Won Do Lee" w:date="2023-01-13T00:22:00Z">
        <w:r w:rsidR="00A277AD" w:rsidRPr="00005E6E" w:rsidDel="00FC3526">
          <w:delText xml:space="preserve">reductions </w:delText>
        </w:r>
      </w:del>
      <w:ins w:id="1196"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1197"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1198" w:author="Won Do Lee" w:date="2023-01-13T00:13:00Z">
        <w:r w:rsidR="006A48DE" w:rsidRPr="00005E6E">
          <w:t>trajectories of mobility</w:t>
        </w:r>
      </w:ins>
      <w:ins w:id="1199" w:author="Won Do Lee" w:date="2023-01-13T00:14:00Z">
        <w:r w:rsidR="006A48DE" w:rsidRPr="00005E6E">
          <w:t xml:space="preserve"> </w:t>
        </w:r>
      </w:ins>
      <w:del w:id="1200" w:author="Won Do Lee" w:date="2023-01-13T00:14:00Z">
        <w:r w:rsidR="009A0AA3" w:rsidRPr="00005E6E" w:rsidDel="006A48DE">
          <w:delText xml:space="preserve">. It is </w:delText>
        </w:r>
      </w:del>
      <w:del w:id="1201" w:author="Won Do Lee" w:date="2023-01-13T00:13:00Z">
        <w:r w:rsidR="005B3324" w:rsidRPr="00005E6E" w:rsidDel="006A48DE">
          <w:delText>explicitly linked to</w:delText>
        </w:r>
      </w:del>
      <w:ins w:id="1202"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1203" w:author="Won Do Lee" w:date="2023-01-17T21:57:00Z">
        <w:r w:rsidR="000F3486" w:rsidRPr="00005E6E">
          <w:t xml:space="preserve">employing longitudinal </w:t>
        </w:r>
        <w:del w:id="1204" w:author="Won Do Lee [2]" w:date="2023-07-13T13:08:00Z">
          <w:r w:rsidR="000F3486" w:rsidRPr="00005E6E" w:rsidDel="00862E73">
            <w:delText>perspective  to</w:delText>
          </w:r>
        </w:del>
      </w:ins>
      <w:ins w:id="1205" w:author="Won Do Lee [2]" w:date="2023-07-13T13:08:00Z">
        <w:r w:rsidR="00862E73" w:rsidRPr="00005E6E">
          <w:t>perspective to</w:t>
        </w:r>
      </w:ins>
      <w:ins w:id="1206" w:author="Won Do Lee" w:date="2023-01-17T21:57:00Z">
        <w:r w:rsidR="000F3486" w:rsidRPr="00005E6E">
          <w:t xml:space="preserve"> explore </w:t>
        </w:r>
      </w:ins>
      <w:del w:id="1207" w:author="Won Do Lee" w:date="2023-01-17T21:57:00Z">
        <w:r w:rsidR="00322A3A" w:rsidRPr="00005E6E" w:rsidDel="000F3486">
          <w:delText>the monitoring of</w:delText>
        </w:r>
      </w:del>
      <w:ins w:id="1208" w:author="Won Do Lee" w:date="2023-01-17T21:57:00Z">
        <w:r w:rsidR="000F3486" w:rsidRPr="00005E6E">
          <w:t xml:space="preserve">changes in mobility by </w:t>
        </w:r>
      </w:ins>
      <w:del w:id="1209"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1210" w:author="Won Do Lee" w:date="2023-01-17T21:57:00Z">
        <w:r w:rsidR="000F3486" w:rsidRPr="00005E6E">
          <w:t>And then,</w:t>
        </w:r>
      </w:ins>
      <w:ins w:id="1211"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1212"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1213"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1214" w:author="Won Do Lee" w:date="2023-01-13T00:23:00Z">
        <w:r w:rsidR="00FC3526" w:rsidRPr="00005E6E">
          <w:t xml:space="preserve">been </w:t>
        </w:r>
      </w:ins>
      <w:r w:rsidR="000408E3" w:rsidRPr="00005E6E">
        <w:t>changed</w:t>
      </w:r>
      <w:ins w:id="1215" w:author="Won Do Lee" w:date="2023-01-13T00:23:00Z">
        <w:r w:rsidR="00FC3526" w:rsidRPr="00005E6E">
          <w:t xml:space="preserve">, </w:t>
        </w:r>
      </w:ins>
      <w:del w:id="1216" w:author="Won Do Lee" w:date="2023-01-13T00:23:00Z">
        <w:r w:rsidR="000408E3" w:rsidRPr="00005E6E" w:rsidDel="00FC3526">
          <w:delText xml:space="preserve"> </w:delText>
        </w:r>
      </w:del>
      <w:ins w:id="1217" w:author="Won Do Lee" w:date="2023-01-13T00:23:00Z">
        <w:r w:rsidR="00FC3526" w:rsidRPr="00005E6E">
          <w:t xml:space="preserve">and it </w:t>
        </w:r>
      </w:ins>
      <w:del w:id="1218" w:author="Won Do Lee" w:date="2023-01-13T00:23:00Z">
        <w:r w:rsidR="00DB7238" w:rsidRPr="00005E6E" w:rsidDel="00FC3526">
          <w:delText xml:space="preserve">can </w:delText>
        </w:r>
      </w:del>
      <w:ins w:id="1219" w:author="Won Do Lee" w:date="2023-01-13T00:23:00Z">
        <w:r w:rsidR="00FC3526" w:rsidRPr="00005E6E">
          <w:t xml:space="preserve">could be the clear </w:t>
        </w:r>
      </w:ins>
      <w:ins w:id="1220" w:author="Won Do Lee" w:date="2023-01-13T00:24:00Z">
        <w:r w:rsidR="00FC3526" w:rsidRPr="00005E6E">
          <w:t xml:space="preserve">evidence </w:t>
        </w:r>
      </w:ins>
      <w:del w:id="1221" w:author="Won Do Lee" w:date="2023-01-13T00:23:00Z">
        <w:r w:rsidR="00DB7238" w:rsidRPr="00005E6E" w:rsidDel="00FC3526">
          <w:delText>be established as</w:delText>
        </w:r>
      </w:del>
      <w:del w:id="1222"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1223" w:author="Won Do Lee" w:date="2023-01-13T00:24:00Z">
        <w:r w:rsidR="0062663A" w:rsidRPr="00005E6E" w:rsidDel="00FC3526">
          <w:delText>Lockdown easing</w:delText>
        </w:r>
      </w:del>
      <w:ins w:id="1224"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1225" w:author="Won Do Lee" w:date="2023-01-13T00:14:00Z">
        <w:r w:rsidR="006A48DE" w:rsidRPr="00005E6E">
          <w:t xml:space="preserve">Group heterogeneity in </w:t>
        </w:r>
      </w:ins>
      <w:del w:id="1226" w:author="Won Do Lee" w:date="2023-01-13T00:14:00Z">
        <w:r w:rsidR="00987FE0" w:rsidRPr="00005E6E" w:rsidDel="006A48DE">
          <w:delText xml:space="preserve">Heterogeneous </w:delText>
        </w:r>
        <w:r w:rsidR="001A0222" w:rsidRPr="00005E6E" w:rsidDel="006A48DE">
          <w:delText>evolution of change in mobility levels</w:delText>
        </w:r>
      </w:del>
      <w:ins w:id="1227"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e lived in 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1228" w:author="Won Do Lee" w:date="2023-01-13T00:14:00Z">
        <w:r w:rsidR="00A425EC" w:rsidRPr="00005E6E" w:rsidDel="006A48DE">
          <w:delText>evolution of mobility levels</w:delText>
        </w:r>
      </w:del>
      <w:ins w:id="1229" w:author="Won Do Lee" w:date="2023-01-13T00:16:00Z">
        <w:r w:rsidR="003C0780" w:rsidRPr="00005E6E">
          <w:t xml:space="preserve">temporal evolution of mobility level </w:t>
        </w:r>
      </w:ins>
      <w:del w:id="1230" w:author="Won Do Lee" w:date="2023-01-13T00:16:00Z">
        <w:r w:rsidR="00E71460" w:rsidRPr="00005E6E" w:rsidDel="003C0780">
          <w:delText xml:space="preserve"> </w:delText>
        </w:r>
      </w:del>
      <w:r w:rsidR="00E71460" w:rsidRPr="00005E6E">
        <w:t xml:space="preserve">in </w:t>
      </w:r>
      <w:del w:id="1231" w:author="Won Do Lee" w:date="2023-01-13T00:16:00Z">
        <w:r w:rsidR="00E71460" w:rsidRPr="00005E6E" w:rsidDel="003C0780">
          <w:delText xml:space="preserve">a </w:delText>
        </w:r>
      </w:del>
      <w:r w:rsidR="00E71460" w:rsidRPr="00005E6E">
        <w:t>pandemic</w:t>
      </w:r>
      <w:ins w:id="1232"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1233"/>
      <w:r w:rsidR="00F257F7" w:rsidRPr="00005E6E">
        <w:t>selected</w:t>
      </w:r>
      <w:commentRangeEnd w:id="1233"/>
      <w:r w:rsidR="00005E6E" w:rsidRPr="00005E6E">
        <w:rPr>
          <w:rStyle w:val="CommentReference"/>
        </w:rPr>
        <w:commentReference w:id="1233"/>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Heading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3"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Heading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Heading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Heading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Heading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5"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419" w:author="Won Do Lee" w:date="2023-01-19T22:58:00Z" w:initials="WDL">
    <w:p w14:paraId="711FEE4B" w14:textId="77777777" w:rsidR="00C025AD" w:rsidRDefault="00C025AD" w:rsidP="00CE2BE8">
      <w:pPr>
        <w:pStyle w:val="CommentText"/>
      </w:pPr>
      <w:r>
        <w:rPr>
          <w:rStyle w:val="CommentReference"/>
        </w:rPr>
        <w:annotationRef/>
      </w:r>
      <w:r>
        <w:rPr>
          <w:lang w:val="en-US"/>
        </w:rPr>
        <w:t>Minimise the sharing information about data</w:t>
      </w:r>
    </w:p>
  </w:comment>
  <w:comment w:id="636" w:author="Won Do Lee [2]" w:date="2023-03-31T13:39:00Z" w:initials="WDL">
    <w:p w14:paraId="6DED515A" w14:textId="77777777" w:rsidR="00123DB7" w:rsidRDefault="008E4BBE">
      <w:pPr>
        <w:pStyle w:val="CommentText"/>
      </w:pPr>
      <w:r>
        <w:rPr>
          <w:rStyle w:val="CommentReference"/>
        </w:rPr>
        <w:annotationRef/>
      </w:r>
      <w:r w:rsidR="00123DB7">
        <w:t xml:space="preserve">Characteristic for the temporal pattern </w:t>
      </w:r>
    </w:p>
    <w:p w14:paraId="4456E8B3" w14:textId="77777777" w:rsidR="00123DB7" w:rsidRDefault="00123DB7">
      <w:pPr>
        <w:pStyle w:val="CommentText"/>
      </w:pPr>
      <w:r>
        <w:t>e.g., pace of reduction - extent of reduction - pace of bounce back</w:t>
      </w:r>
    </w:p>
    <w:p w14:paraId="5529F05F" w14:textId="77777777" w:rsidR="00123DB7" w:rsidRDefault="00123DB7">
      <w:pPr>
        <w:pStyle w:val="CommentText"/>
      </w:pPr>
    </w:p>
    <w:p w14:paraId="44F74214" w14:textId="77777777" w:rsidR="00123DB7" w:rsidRDefault="00123DB7">
      <w:pPr>
        <w:pStyle w:val="CommentText"/>
      </w:pPr>
    </w:p>
    <w:p w14:paraId="5CAEE3BD" w14:textId="77777777" w:rsidR="00123DB7" w:rsidRDefault="00123DB7">
      <w:pPr>
        <w:pStyle w:val="CommentText"/>
      </w:pPr>
      <w:r>
        <w:t>Here is the average of mobility reduction between clusters over time</w:t>
      </w:r>
    </w:p>
    <w:p w14:paraId="3C63A7C5" w14:textId="77777777" w:rsidR="00123DB7" w:rsidRDefault="00123DB7">
      <w:pPr>
        <w:pStyle w:val="CommentText"/>
      </w:pPr>
    </w:p>
    <w:p w14:paraId="56280FCD" w14:textId="77777777" w:rsidR="00123DB7" w:rsidRDefault="00123DB7">
      <w:pPr>
        <w:pStyle w:val="CommentText"/>
      </w:pPr>
      <w:r>
        <w:t xml:space="preserve">     mar apr  may  jun </w:t>
      </w:r>
    </w:p>
    <w:p w14:paraId="59F30024" w14:textId="77777777" w:rsidR="00123DB7" w:rsidRDefault="00123DB7">
      <w:pPr>
        <w:pStyle w:val="CommentText"/>
      </w:pPr>
      <w:r>
        <w:t xml:space="preserve">G1: -59, -79, -68, -53 </w:t>
      </w:r>
    </w:p>
    <w:p w14:paraId="5A5948A8" w14:textId="77777777" w:rsidR="00123DB7" w:rsidRDefault="00123DB7">
      <w:pPr>
        <w:pStyle w:val="CommentText"/>
      </w:pPr>
      <w:r>
        <w:t>G2: -53, -71, -59, -42</w:t>
      </w:r>
    </w:p>
    <w:p w14:paraId="2E453E3B" w14:textId="77777777" w:rsidR="00123DB7" w:rsidRDefault="00123DB7">
      <w:pPr>
        <w:pStyle w:val="CommentText"/>
      </w:pPr>
      <w:r>
        <w:t>G3: -43, -61, -46, -33</w:t>
      </w:r>
    </w:p>
    <w:p w14:paraId="3171382C" w14:textId="77777777" w:rsidR="00123DB7" w:rsidRDefault="00123DB7">
      <w:pPr>
        <w:pStyle w:val="CommentText"/>
      </w:pPr>
      <w:r>
        <w:t>G4: -35, -50, -35, -23</w:t>
      </w:r>
    </w:p>
    <w:p w14:paraId="5F84C88C" w14:textId="77777777" w:rsidR="00123DB7" w:rsidRDefault="00123DB7">
      <w:pPr>
        <w:pStyle w:val="CommentText"/>
      </w:pPr>
      <w:r>
        <w:t>Nat: -48, -65, -52, -38</w:t>
      </w:r>
    </w:p>
    <w:p w14:paraId="040E9787" w14:textId="77777777" w:rsidR="00123DB7" w:rsidRDefault="00123DB7">
      <w:pPr>
        <w:pStyle w:val="CommentText"/>
      </w:pPr>
    </w:p>
    <w:p w14:paraId="3ED7C267" w14:textId="77777777" w:rsidR="00123DB7" w:rsidRDefault="00123DB7">
      <w:pPr>
        <w:pStyle w:val="CommentText"/>
      </w:pPr>
      <w:r>
        <w:t>G1: fast-large-slow (FLS)</w:t>
      </w:r>
    </w:p>
    <w:p w14:paraId="7649B145" w14:textId="77777777" w:rsidR="00123DB7" w:rsidRDefault="00123DB7">
      <w:pPr>
        <w:pStyle w:val="CommentText"/>
      </w:pPr>
      <w:r>
        <w:t>G2: fast-moderate-moderate (FMM)</w:t>
      </w:r>
    </w:p>
    <w:p w14:paraId="0422ABB1" w14:textId="77777777" w:rsidR="00123DB7" w:rsidRDefault="00123DB7">
      <w:pPr>
        <w:pStyle w:val="CommentText"/>
      </w:pPr>
      <w:r>
        <w:t>G3: moderate-moderate-moderate (MMM) - similar to national average</w:t>
      </w:r>
    </w:p>
    <w:p w14:paraId="394877E9" w14:textId="77777777" w:rsidR="00123DB7" w:rsidRDefault="00123DB7" w:rsidP="00DA3483">
      <w:pPr>
        <w:pStyle w:val="CommentText"/>
      </w:pPr>
      <w:r>
        <w:t>G4: slow-small-fast (SSF)</w:t>
      </w:r>
    </w:p>
  </w:comment>
  <w:comment w:id="639" w:author="Won Do Lee [2]" w:date="2023-07-13T06:17:00Z" w:initials="WDL">
    <w:p w14:paraId="4A304F4C" w14:textId="77777777" w:rsidR="0006202D" w:rsidRDefault="0006202D" w:rsidP="0003440B">
      <w:pPr>
        <w:pStyle w:val="CommentText"/>
      </w:pPr>
      <w:r>
        <w:rPr>
          <w:rStyle w:val="CommentReference"/>
        </w:rPr>
        <w:annotationRef/>
      </w:r>
      <w:r>
        <w:rPr>
          <w:lang w:val="en-US"/>
        </w:rPr>
        <w:t>Tim, mobility metrics between clusters (was Table 1) wass excluded upon on your request.</w:t>
      </w:r>
    </w:p>
  </w:comment>
  <w:comment w:id="669" w:author="Matthias Qian" w:date="2021-03-12T11:12:00Z" w:initials="MQ">
    <w:p w14:paraId="433DEC95" w14:textId="6DC52716" w:rsidR="00CE5B75" w:rsidRDefault="00CE5B75" w:rsidP="0081114E">
      <w:pPr>
        <w:pStyle w:val="CommentText"/>
      </w:pPr>
      <w:r>
        <w:rPr>
          <w:rStyle w:val="CommentReference"/>
        </w:rPr>
        <w:annotationRef/>
      </w:r>
      <w:r>
        <w:t xml:space="preserve">I like that you attempt the characterisation of the four clusters. I’d leave out the geographical references in the short description of the clusters. </w:t>
      </w:r>
    </w:p>
    <w:p w14:paraId="39A9E027" w14:textId="77777777" w:rsidR="00CE5B75" w:rsidRDefault="00CE5B75" w:rsidP="0081114E">
      <w:pPr>
        <w:pStyle w:val="CommentText"/>
      </w:pPr>
    </w:p>
    <w:p w14:paraId="450911B5" w14:textId="77777777" w:rsidR="00CE5B75" w:rsidRDefault="00CE5B75" w:rsidP="0081114E">
      <w:pPr>
        <w:pStyle w:val="CommentText"/>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CE5B75" w:rsidRDefault="00CE5B75" w:rsidP="0081114E">
      <w:pPr>
        <w:pStyle w:val="CommentText"/>
      </w:pPr>
    </w:p>
    <w:p w14:paraId="7CA382E1" w14:textId="77777777" w:rsidR="00CE5B75" w:rsidRDefault="00CE5B75" w:rsidP="0081114E">
      <w:pPr>
        <w:pStyle w:val="CommentText"/>
      </w:pPr>
      <w:r>
        <w:t xml:space="preserve">May be reducing the characteristics into two dimensions with </w:t>
      </w:r>
    </w:p>
    <w:p w14:paraId="27E0E4D4" w14:textId="77777777" w:rsidR="00CE5B75" w:rsidRDefault="00CE5B75" w:rsidP="0081114E">
      <w:pPr>
        <w:pStyle w:val="CommentText"/>
      </w:pPr>
    </w:p>
    <w:p w14:paraId="79B772DA" w14:textId="77777777" w:rsidR="00CE5B75" w:rsidRDefault="00CE5B75" w:rsidP="0081114E">
      <w:pPr>
        <w:pStyle w:val="CommentText"/>
        <w:numPr>
          <w:ilvl w:val="0"/>
          <w:numId w:val="23"/>
        </w:numPr>
      </w:pPr>
      <w:r>
        <w:t xml:space="preserve"> Low income / disadvantaged (high / low)</w:t>
      </w:r>
    </w:p>
    <w:p w14:paraId="0DBE0D3C" w14:textId="77777777" w:rsidR="00CE5B75" w:rsidRDefault="00CE5B75" w:rsidP="0081114E">
      <w:pPr>
        <w:pStyle w:val="CommentText"/>
        <w:numPr>
          <w:ilvl w:val="0"/>
          <w:numId w:val="23"/>
        </w:numPr>
      </w:pPr>
      <w:r>
        <w:t xml:space="preserve"> Diversity / (high / low)</w:t>
      </w:r>
    </w:p>
    <w:p w14:paraId="4F0E69F9" w14:textId="77777777" w:rsidR="00CE5B75" w:rsidRDefault="00CE5B75" w:rsidP="0081114E">
      <w:pPr>
        <w:pStyle w:val="CommentText"/>
      </w:pPr>
    </w:p>
    <w:p w14:paraId="7704519E" w14:textId="77777777" w:rsidR="00CE5B75" w:rsidRDefault="00CE5B75" w:rsidP="0081114E">
      <w:pPr>
        <w:pStyle w:val="CommentText"/>
      </w:pPr>
      <w:r>
        <w:t xml:space="preserve">Or </w:t>
      </w:r>
    </w:p>
    <w:p w14:paraId="7BBC0445" w14:textId="77777777" w:rsidR="00CE5B75" w:rsidRDefault="00CE5B75" w:rsidP="0081114E">
      <w:pPr>
        <w:pStyle w:val="CommentText"/>
      </w:pPr>
    </w:p>
    <w:p w14:paraId="76FCBE3A" w14:textId="77777777" w:rsidR="00CE5B75" w:rsidRDefault="00CE5B75" w:rsidP="0081114E">
      <w:pPr>
        <w:pStyle w:val="CommentText"/>
        <w:numPr>
          <w:ilvl w:val="0"/>
          <w:numId w:val="24"/>
        </w:numPr>
      </w:pPr>
      <w:r>
        <w:t xml:space="preserve"> Low income / disadvantaged (high / low)</w:t>
      </w:r>
    </w:p>
    <w:p w14:paraId="591ABE51" w14:textId="77777777" w:rsidR="00CE5B75" w:rsidRDefault="00CE5B75" w:rsidP="0081114E">
      <w:pPr>
        <w:pStyle w:val="CommentText"/>
        <w:numPr>
          <w:ilvl w:val="0"/>
          <w:numId w:val="24"/>
        </w:numPr>
      </w:pPr>
      <w:r>
        <w:t xml:space="preserve"> Health characteristics (high / low)</w:t>
      </w:r>
    </w:p>
    <w:p w14:paraId="7203FE04" w14:textId="77777777" w:rsidR="00CE5B75" w:rsidRDefault="00CE5B75" w:rsidP="0081114E">
      <w:pPr>
        <w:pStyle w:val="CommentText"/>
      </w:pPr>
    </w:p>
    <w:p w14:paraId="1E34E26E" w14:textId="77777777" w:rsidR="00CE5B75" w:rsidRDefault="00CE5B75" w:rsidP="0081114E">
      <w:pPr>
        <w:pStyle w:val="CommentText"/>
      </w:pPr>
      <w:r>
        <w:t>could create a 2x2 matrix, to characterise the local authorities?</w:t>
      </w:r>
    </w:p>
    <w:p w14:paraId="6DDF5CEA" w14:textId="77777777" w:rsidR="00CE5B75" w:rsidRDefault="00CE5B75" w:rsidP="0081114E">
      <w:pPr>
        <w:pStyle w:val="CommentText"/>
      </w:pPr>
    </w:p>
    <w:p w14:paraId="2CFC7DBC" w14:textId="77777777" w:rsidR="00CE5B75" w:rsidRDefault="00CE5B75" w:rsidP="0081114E">
      <w:pPr>
        <w:pStyle w:val="CommentText"/>
      </w:pPr>
      <w:r>
        <w:t>The urban / rural divide also seems important (which you cover with population density).</w:t>
      </w:r>
    </w:p>
  </w:comment>
  <w:comment w:id="670" w:author="Tim Schwanen" w:date="2021-03-14T15:56:00Z" w:initials="DTS">
    <w:p w14:paraId="6D707188" w14:textId="77777777" w:rsidR="00CE5B75" w:rsidRPr="00A662A8" w:rsidRDefault="00CE5B75" w:rsidP="0081114E">
      <w:pPr>
        <w:pStyle w:val="CommentText"/>
        <w:rPr>
          <w:b/>
        </w:rPr>
      </w:pPr>
      <w:r>
        <w:rPr>
          <w:rStyle w:val="CommentReference"/>
        </w:rPr>
        <w:annotationRef/>
      </w:r>
      <w:r w:rsidRPr="00A662A8">
        <w:rPr>
          <w:b/>
        </w:rPr>
        <w:t>See above – I would characterise the clusters in terms of the temporal evolution of mobility levels because is that what you have measured and clustered them on</w:t>
      </w:r>
    </w:p>
  </w:comment>
  <w:comment w:id="883" w:author="Won Do Lee [2]" w:date="2023-07-13T10:05:00Z" w:initials="WDL">
    <w:p w14:paraId="1CE68426" w14:textId="77777777" w:rsidR="00615E71" w:rsidRDefault="00615E71">
      <w:pPr>
        <w:pStyle w:val="CommentText"/>
      </w:pPr>
      <w:r>
        <w:rPr>
          <w:rStyle w:val="CommentReference"/>
        </w:rPr>
        <w:annotationRef/>
      </w:r>
      <w:r>
        <w:t xml:space="preserve">This chapter has been updated based on the updated model estimation results. </w:t>
      </w:r>
    </w:p>
    <w:p w14:paraId="05D36FCA" w14:textId="77777777" w:rsidR="00615E71" w:rsidRDefault="00615E71" w:rsidP="00E92CB1">
      <w:pPr>
        <w:pStyle w:val="CommentText"/>
      </w:pPr>
      <w:r>
        <w:t>Tim, if you think that reference model was better, please reject the changes that I have made.</w:t>
      </w:r>
    </w:p>
  </w:comment>
  <w:comment w:id="1080" w:author="Won Do Lee" w:date="2023-01-19T23:36:00Z" w:initials="WDL">
    <w:p w14:paraId="26A3E5C3" w14:textId="72A0D44D" w:rsidR="00005E6E" w:rsidRDefault="00005E6E" w:rsidP="00453277">
      <w:pPr>
        <w:pStyle w:val="CommentText"/>
      </w:pPr>
      <w:r>
        <w:rPr>
          <w:rStyle w:val="CommentReference"/>
        </w:rPr>
        <w:annotationRef/>
      </w:r>
      <w:r>
        <w:rPr>
          <w:lang w:val="en-US"/>
        </w:rPr>
        <w:t>The discussion of mobility resilience to COVID-19 would be updated.</w:t>
      </w:r>
    </w:p>
  </w:comment>
  <w:comment w:id="1194" w:author="Tim Schwanen"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1233"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394877E9" w15:done="0"/>
  <w15:commentEx w15:paraId="4A304F4C" w15:done="0"/>
  <w15:commentEx w15:paraId="2CFC7DBC" w15:done="1"/>
  <w15:commentEx w15:paraId="6D707188" w15:paraIdParent="2CFC7DBC" w15:done="1"/>
  <w15:commentEx w15:paraId="05D36FCA" w15:done="0"/>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7D16102" w16cex:dateUtc="2023-03-31T04:39:00Z"/>
  <w16cex:commentExtensible w16cex:durableId="285A1594" w16cex:dateUtc="2023-07-12T21:17:00Z"/>
  <w16cex:commentExtensible w16cex:durableId="24D730C1" w16cex:dateUtc="2021-03-12T11:12:00Z"/>
  <w16cex:commentExtensible w16cex:durableId="285A4AD2" w16cex:dateUtc="2023-07-13T01:05: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394877E9" w16cid:durableId="27D16102"/>
  <w16cid:commentId w16cid:paraId="4A304F4C" w16cid:durableId="285A1594"/>
  <w16cid:commentId w16cid:paraId="2CFC7DBC" w16cid:durableId="24D730C1"/>
  <w16cid:commentId w16cid:paraId="6D707188" w16cid:durableId="24D730C0"/>
  <w16cid:commentId w16cid:paraId="05D36FCA" w16cid:durableId="285A4AD2"/>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E7144" w14:textId="77777777" w:rsidR="00573462" w:rsidRDefault="00573462" w:rsidP="00DD1B16">
      <w:r>
        <w:separator/>
      </w:r>
    </w:p>
  </w:endnote>
  <w:endnote w:type="continuationSeparator" w:id="0">
    <w:p w14:paraId="6AC9C0CB" w14:textId="77777777" w:rsidR="00573462" w:rsidRDefault="00573462" w:rsidP="00DD1B16">
      <w:r>
        <w:continuationSeparator/>
      </w:r>
    </w:p>
  </w:endnote>
  <w:endnote w:type="continuationNotice" w:id="1">
    <w:p w14:paraId="761525A0" w14:textId="77777777" w:rsidR="00573462" w:rsidRDefault="0057346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36E8A" w14:textId="77777777" w:rsidR="00573462" w:rsidRDefault="00573462" w:rsidP="00DD1B16">
      <w:r>
        <w:separator/>
      </w:r>
    </w:p>
  </w:footnote>
  <w:footnote w:type="continuationSeparator" w:id="0">
    <w:p w14:paraId="4E36FE41" w14:textId="77777777" w:rsidR="00573462" w:rsidRDefault="00573462" w:rsidP="00DD1B16">
      <w:r>
        <w:continuationSeparator/>
      </w:r>
    </w:p>
  </w:footnote>
  <w:footnote w:type="continuationNotice" w:id="1">
    <w:p w14:paraId="4FCCCFB2" w14:textId="77777777" w:rsidR="00573462" w:rsidRDefault="00573462">
      <w:pPr>
        <w:spacing w:line="240" w:lineRule="auto"/>
      </w:pPr>
    </w:p>
  </w:footnote>
  <w:footnote w:id="2">
    <w:p w14:paraId="2F48F72F" w14:textId="4730F554" w:rsidR="00CE5B75" w:rsidRPr="00D760C8" w:rsidRDefault="00CE5B75" w:rsidP="0029587C">
      <w:pPr>
        <w:pStyle w:val="FootnoteText"/>
      </w:pPr>
      <w:r w:rsidRPr="00D760C8">
        <w:rPr>
          <w:rStyle w:val="FootnoteReference"/>
        </w:rPr>
        <w:footnoteRef/>
      </w:r>
      <w:r w:rsidRPr="00D760C8">
        <w:t xml:space="preserve"> Paper prepared for submission to the</w:t>
      </w:r>
      <w:r>
        <w:t xml:space="preserve"> </w:t>
      </w:r>
      <w:hyperlink r:id="rId1" w:history="1">
        <w:r w:rsidRPr="00ED0EA2">
          <w:rPr>
            <w:rStyle w:val="Hyperlink"/>
            <w:i/>
            <w:iCs/>
          </w:rPr>
          <w:t>Journal of Sustainable Cities and Society.</w:t>
        </w:r>
      </w:hyperlink>
    </w:p>
  </w:footnote>
  <w:footnote w:id="3">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4">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5">
    <w:p w14:paraId="569F9DEB" w14:textId="56B8D79A" w:rsidR="00CE5B75" w:rsidRPr="00E27C5A" w:rsidRDefault="00CE5B75" w:rsidP="00801282">
      <w:pPr>
        <w:pStyle w:val="FootnoteText"/>
        <w:spacing w:line="276" w:lineRule="auto"/>
        <w:jc w:val="both"/>
      </w:pPr>
      <w:r w:rsidRPr="00801282">
        <w:footnoteRef/>
      </w:r>
      <w:r>
        <w:t xml:space="preserve"> </w:t>
      </w:r>
      <w:ins w:id="408" w:author="Won Do Lee" w:date="2023-01-15T23:35:00Z">
        <w:r w:rsidR="00E76D99">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rsidR="00E76D99">
          <w:t xml:space="preserve"> </w:t>
        </w:r>
      </w:ins>
      <w:ins w:id="412" w:author="Won Do Lee" w:date="2023-01-15T23:36:00Z">
        <w:r w:rsidR="00E76D99">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rsidR="00E76D99">
          <w:t xml:space="preserve"> compan</w:t>
        </w:r>
      </w:ins>
      <w:ins w:id="417" w:author="Won Do Lee" w:date="2023-01-15T23:36:00Z">
        <w:r w:rsidR="00E76D99">
          <w:t>y</w:t>
        </w:r>
      </w:ins>
      <w:del w:id="418" w:author="Won Do Lee" w:date="2023-01-15T23:35:00Z">
        <w:r w:rsidRPr="00C41DA2" w:rsidDel="00E76D99">
          <w:delText>provide</w:delText>
        </w:r>
      </w:del>
      <w:r w:rsidRPr="00C41DA2">
        <w:t>.</w:t>
      </w:r>
    </w:p>
  </w:footnote>
  <w:footnote w:id="6">
    <w:p w14:paraId="56D65A73" w14:textId="586DCED7" w:rsidR="00CE5B75" w:rsidRPr="00CA0981" w:rsidRDefault="00CE5B75" w:rsidP="00E27C5A">
      <w:pPr>
        <w:pStyle w:val="FootnoteText"/>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CE5B75" w:rsidRPr="00CC51B4" w:rsidRDefault="00CE5B75" w:rsidP="00E27C5A">
      <w:pPr>
        <w:pStyle w:val="FootnoteText"/>
        <w:spacing w:line="276" w:lineRule="auto"/>
        <w:jc w:val="both"/>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3A4303" w:rsidRPr="00692AC3" w:rsidRDefault="003A4303" w:rsidP="003A4303">
      <w:pPr>
        <w:pStyle w:val="FootnoteText"/>
        <w:rPr>
          <w:color w:val="000000" w:themeColor="text1"/>
        </w:rPr>
      </w:pPr>
      <w:r w:rsidRPr="003C0DA9">
        <w:rPr>
          <w:rStyle w:val="FootnoteReference"/>
        </w:rPr>
        <w:footnoteRef/>
      </w:r>
      <w:r w:rsidRPr="003C0DA9">
        <w:t xml:space="preserve"> Nearest-neighbour or Single-linkage Method ("single"), Furthest-neighbour or Complete-linkage Method ("complete"), Average-linkage Method ("average"</w:t>
      </w:r>
      <w:proofErr w:type="gramStart"/>
      <w:r w:rsidRPr="003C0DA9">
        <w:t>),  McQuitty’s</w:t>
      </w:r>
      <w:proofErr w:type="gramEnd"/>
      <w:r w:rsidRPr="003C0DA9">
        <w:t xml:space="preserve"> Method ("</w:t>
      </w:r>
      <w:proofErr w:type="spellStart"/>
      <w:r w:rsidRPr="003C0DA9">
        <w:t>mcquitty</w:t>
      </w:r>
      <w:proofErr w:type="spellEnd"/>
      <w:r w:rsidRPr="003C0DA9">
        <w:t>"), Metric Methods; Centroid Sorting Method (“centroid”), Gower’s Median Method ("median"), Ward’s method (“</w:t>
      </w:r>
      <w:proofErr w:type="spellStart"/>
      <w:r w:rsidRPr="003C0DA9">
        <w:t>ward.D</w:t>
      </w:r>
      <w:proofErr w:type="spellEnd"/>
      <w:r w:rsidRPr="003C0DA9">
        <w:t xml:space="preserve">", "ward.D2"). </w:t>
      </w:r>
    </w:p>
  </w:footnote>
  <w:footnote w:id="9">
    <w:p w14:paraId="43B035F5" w14:textId="78A2C70F" w:rsidR="00CE5B75" w:rsidRPr="00692AC3" w:rsidDel="003A4303" w:rsidRDefault="00CE5B75" w:rsidP="003C0DA9">
      <w:pPr>
        <w:pStyle w:val="FootnoteText"/>
        <w:rPr>
          <w:del w:id="609"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460341714">
    <w:abstractNumId w:val="8"/>
  </w:num>
  <w:num w:numId="2" w16cid:durableId="2023119767">
    <w:abstractNumId w:val="3"/>
  </w:num>
  <w:num w:numId="3" w16cid:durableId="2060787420">
    <w:abstractNumId w:val="25"/>
  </w:num>
  <w:num w:numId="4" w16cid:durableId="2009476012">
    <w:abstractNumId w:val="11"/>
  </w:num>
  <w:num w:numId="5" w16cid:durableId="2073773293">
    <w:abstractNumId w:val="27"/>
  </w:num>
  <w:num w:numId="6" w16cid:durableId="893542111">
    <w:abstractNumId w:val="18"/>
  </w:num>
  <w:num w:numId="7" w16cid:durableId="41487105">
    <w:abstractNumId w:val="0"/>
  </w:num>
  <w:num w:numId="8" w16cid:durableId="1833980852">
    <w:abstractNumId w:val="2"/>
  </w:num>
  <w:num w:numId="9" w16cid:durableId="38477597">
    <w:abstractNumId w:val="0"/>
    <w:lvlOverride w:ilvl="0">
      <w:startOverride w:val="1"/>
    </w:lvlOverride>
  </w:num>
  <w:num w:numId="10" w16cid:durableId="532037694">
    <w:abstractNumId w:val="10"/>
  </w:num>
  <w:num w:numId="11" w16cid:durableId="1216576517">
    <w:abstractNumId w:val="7"/>
  </w:num>
  <w:num w:numId="12" w16cid:durableId="1538859666">
    <w:abstractNumId w:val="4"/>
  </w:num>
  <w:num w:numId="13" w16cid:durableId="1468743403">
    <w:abstractNumId w:val="31"/>
  </w:num>
  <w:num w:numId="14" w16cid:durableId="1300915502">
    <w:abstractNumId w:val="6"/>
  </w:num>
  <w:num w:numId="15" w16cid:durableId="1623732327">
    <w:abstractNumId w:val="34"/>
  </w:num>
  <w:num w:numId="16" w16cid:durableId="819183">
    <w:abstractNumId w:val="16"/>
  </w:num>
  <w:num w:numId="17" w16cid:durableId="303855816">
    <w:abstractNumId w:val="17"/>
  </w:num>
  <w:num w:numId="18" w16cid:durableId="1941640389">
    <w:abstractNumId w:val="5"/>
  </w:num>
  <w:num w:numId="19" w16cid:durableId="1671178380">
    <w:abstractNumId w:val="22"/>
  </w:num>
  <w:num w:numId="20" w16cid:durableId="1717390345">
    <w:abstractNumId w:val="35"/>
  </w:num>
  <w:num w:numId="21" w16cid:durableId="1438872723">
    <w:abstractNumId w:val="28"/>
  </w:num>
  <w:num w:numId="22" w16cid:durableId="1065761436">
    <w:abstractNumId w:val="20"/>
  </w:num>
  <w:num w:numId="23" w16cid:durableId="2046522207">
    <w:abstractNumId w:val="13"/>
  </w:num>
  <w:num w:numId="24" w16cid:durableId="381254855">
    <w:abstractNumId w:val="29"/>
  </w:num>
  <w:num w:numId="25" w16cid:durableId="1935437986">
    <w:abstractNumId w:val="1"/>
  </w:num>
  <w:num w:numId="26" w16cid:durableId="1586720992">
    <w:abstractNumId w:val="24"/>
  </w:num>
  <w:num w:numId="27" w16cid:durableId="344984477">
    <w:abstractNumId w:val="9"/>
  </w:num>
  <w:num w:numId="28" w16cid:durableId="654647268">
    <w:abstractNumId w:val="9"/>
    <w:lvlOverride w:ilvl="0">
      <w:startOverride w:val="1"/>
    </w:lvlOverride>
  </w:num>
  <w:num w:numId="29" w16cid:durableId="847908085">
    <w:abstractNumId w:val="9"/>
    <w:lvlOverride w:ilvl="0">
      <w:startOverride w:val="1"/>
    </w:lvlOverride>
  </w:num>
  <w:num w:numId="30" w16cid:durableId="2134325338">
    <w:abstractNumId w:val="9"/>
    <w:lvlOverride w:ilvl="0">
      <w:startOverride w:val="1"/>
    </w:lvlOverride>
  </w:num>
  <w:num w:numId="31" w16cid:durableId="1780448765">
    <w:abstractNumId w:val="39"/>
  </w:num>
  <w:num w:numId="32" w16cid:durableId="1063410781">
    <w:abstractNumId w:val="15"/>
  </w:num>
  <w:num w:numId="33" w16cid:durableId="1827742202">
    <w:abstractNumId w:val="26"/>
  </w:num>
  <w:num w:numId="34" w16cid:durableId="1966887256">
    <w:abstractNumId w:val="12"/>
  </w:num>
  <w:num w:numId="35" w16cid:durableId="763258570">
    <w:abstractNumId w:val="39"/>
  </w:num>
  <w:num w:numId="36" w16cid:durableId="1634631572">
    <w:abstractNumId w:val="39"/>
  </w:num>
  <w:num w:numId="37" w16cid:durableId="1789815623">
    <w:abstractNumId w:val="39"/>
  </w:num>
  <w:num w:numId="38" w16cid:durableId="1962807809">
    <w:abstractNumId w:val="39"/>
  </w:num>
  <w:num w:numId="39" w16cid:durableId="1194345718">
    <w:abstractNumId w:val="39"/>
  </w:num>
  <w:num w:numId="40" w16cid:durableId="2130733774">
    <w:abstractNumId w:val="39"/>
    <w:lvlOverride w:ilvl="0">
      <w:startOverride w:val="1"/>
    </w:lvlOverride>
  </w:num>
  <w:num w:numId="41" w16cid:durableId="1471091989">
    <w:abstractNumId w:val="14"/>
  </w:num>
  <w:num w:numId="42" w16cid:durableId="1852185555">
    <w:abstractNumId w:val="30"/>
  </w:num>
  <w:num w:numId="43" w16cid:durableId="1899633125">
    <w:abstractNumId w:val="36"/>
  </w:num>
  <w:num w:numId="44" w16cid:durableId="1336496831">
    <w:abstractNumId w:val="21"/>
  </w:num>
  <w:num w:numId="45" w16cid:durableId="1418092934">
    <w:abstractNumId w:val="19"/>
  </w:num>
  <w:num w:numId="46" w16cid:durableId="1352875680">
    <w:abstractNumId w:val="33"/>
  </w:num>
  <w:num w:numId="47" w16cid:durableId="1051922467">
    <w:abstractNumId w:val="39"/>
  </w:num>
  <w:num w:numId="48" w16cid:durableId="855266481">
    <w:abstractNumId w:val="38"/>
  </w:num>
  <w:num w:numId="49" w16cid:durableId="68693385">
    <w:abstractNumId w:val="37"/>
  </w:num>
  <w:num w:numId="50" w16cid:durableId="352613713">
    <w:abstractNumId w:val="32"/>
  </w:num>
  <w:num w:numId="51" w16cid:durableId="919216698">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M6gFALKfiuotAAAA"/>
  </w:docVars>
  <w:rsids>
    <w:rsidRoot w:val="00856889"/>
    <w:rsid w:val="00000964"/>
    <w:rsid w:val="00001BA0"/>
    <w:rsid w:val="00001DE0"/>
    <w:rsid w:val="00002B6F"/>
    <w:rsid w:val="00002BFA"/>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6BA6"/>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B77"/>
    <w:rsid w:val="00074A58"/>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E01"/>
    <w:rsid w:val="00274EB5"/>
    <w:rsid w:val="002763CF"/>
    <w:rsid w:val="00276996"/>
    <w:rsid w:val="00276C16"/>
    <w:rsid w:val="00277703"/>
    <w:rsid w:val="00277817"/>
    <w:rsid w:val="0027789E"/>
    <w:rsid w:val="00277ADF"/>
    <w:rsid w:val="00277F24"/>
    <w:rsid w:val="0028059F"/>
    <w:rsid w:val="002811BA"/>
    <w:rsid w:val="002813E2"/>
    <w:rsid w:val="00281831"/>
    <w:rsid w:val="0028236F"/>
    <w:rsid w:val="00282AAF"/>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A10"/>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47E5C"/>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0CA7"/>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64D"/>
    <w:rsid w:val="006F38B9"/>
    <w:rsid w:val="006F3D9C"/>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79C"/>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464"/>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2E73"/>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3F4"/>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5D1"/>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2D5"/>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A45"/>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51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 w:type="table" w:styleId="TableGridLight">
    <w:name w:val="Grid Table Light"/>
    <w:basedOn w:val="TableNormal"/>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github.com/wondolee/covid19-eng-lockdown" TargetMode="Externa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2.xml><?xml version="1.0" encoding="utf-8"?>
<ds:datastoreItem xmlns:ds="http://schemas.openxmlformats.org/officeDocument/2006/customXml" ds:itemID="{BECF9591-E735-4043-B889-8D516A610972}">
  <ds:schemaRefs>
    <ds:schemaRef ds:uri="http://schemas.openxmlformats.org/officeDocument/2006/bibliography"/>
  </ds:schemaRefs>
</ds:datastoreItem>
</file>

<file path=customXml/itemProps3.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25</Pages>
  <Words>50763</Words>
  <Characters>289355</Characters>
  <Application>Microsoft Office Word</Application>
  <DocSecurity>0</DocSecurity>
  <Lines>2411</Lines>
  <Paragraphs>67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39440</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34</cp:revision>
  <cp:lastPrinted>2023-06-21T23:06:00Z</cp:lastPrinted>
  <dcterms:created xsi:type="dcterms:W3CDTF">2023-07-12T21:14:00Z</dcterms:created>
  <dcterms:modified xsi:type="dcterms:W3CDTF">2023-07-13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